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9C757" w14:textId="49BB7879" w:rsidR="00D12E6C" w:rsidRPr="0032563E" w:rsidRDefault="00D12E6C" w:rsidP="00AB2A30">
      <w:r w:rsidRPr="0032563E">
        <w:t>Differentiat</w:t>
      </w:r>
      <w:r w:rsidR="0045070B" w:rsidRPr="0032563E">
        <w:t>ing</w:t>
      </w:r>
      <w:r w:rsidRPr="0032563E">
        <w:t xml:space="preserve"> </w:t>
      </w:r>
      <w:r w:rsidR="0045070B" w:rsidRPr="0032563E">
        <w:t>Cirrhosis</w:t>
      </w:r>
      <w:r w:rsidR="00CD53F8" w:rsidRPr="0032563E">
        <w:t xml:space="preserve"> from Healthy Controls</w:t>
      </w:r>
      <w:r w:rsidRPr="0032563E">
        <w:t xml:space="preserve"> using T</w:t>
      </w:r>
      <w:r w:rsidR="0045070B" w:rsidRPr="0032563E">
        <w:t>1 Signal Intensity</w:t>
      </w:r>
      <w:r w:rsidRPr="0032563E">
        <w:t xml:space="preserve"> </w:t>
      </w:r>
      <w:r w:rsidR="007C21FF">
        <w:t>Rather than Normalized Signal Intensity Ratio</w:t>
      </w:r>
      <w:bookmarkStart w:id="0" w:name="_GoBack"/>
      <w:bookmarkEnd w:id="0"/>
    </w:p>
    <w:p w14:paraId="34415376" w14:textId="77777777" w:rsidR="00D12E6C" w:rsidRPr="0032563E" w:rsidRDefault="00D12E6C" w:rsidP="00AB2A30"/>
    <w:p w14:paraId="66A9405D" w14:textId="22A207FD" w:rsidR="00DA0A17" w:rsidRPr="00E2595D" w:rsidRDefault="0050733F" w:rsidP="00AB2A30">
      <w:pPr>
        <w:rPr>
          <w:b/>
          <w:bCs/>
        </w:rPr>
      </w:pPr>
      <w:r w:rsidRPr="00E2595D">
        <w:rPr>
          <w:b/>
          <w:bCs/>
        </w:rPr>
        <w:t>Abstract</w:t>
      </w:r>
    </w:p>
    <w:p w14:paraId="3D193533" w14:textId="77777777" w:rsidR="00136220" w:rsidRPr="0032563E" w:rsidRDefault="00136220" w:rsidP="00AB2A30"/>
    <w:p w14:paraId="794A264A" w14:textId="5A98DAD1" w:rsidR="00652BF2" w:rsidRDefault="00652BF2" w:rsidP="00AB2A30">
      <w:r>
        <w:t>Background:</w:t>
      </w:r>
      <w:r w:rsidRPr="0032563E">
        <w:t xml:space="preserve"> T</w:t>
      </w:r>
      <w:r w:rsidR="009F52BD" w:rsidRPr="0032563E">
        <w:t xml:space="preserve">1 shortening on </w:t>
      </w:r>
      <w:r w:rsidR="009D70E8" w:rsidRPr="0032563E">
        <w:t xml:space="preserve">brain </w:t>
      </w:r>
      <w:r w:rsidR="009F52BD" w:rsidRPr="0032563E">
        <w:t xml:space="preserve">MRI </w:t>
      </w:r>
      <w:r w:rsidR="009D70E8" w:rsidRPr="0032563E">
        <w:t xml:space="preserve">is a marker of </w:t>
      </w:r>
      <w:r w:rsidR="00A90997">
        <w:t>m</w:t>
      </w:r>
      <w:r w:rsidR="009D70E8" w:rsidRPr="0032563E">
        <w:t xml:space="preserve">anganese deposition </w:t>
      </w:r>
      <w:r w:rsidR="009F52BD" w:rsidRPr="0032563E">
        <w:t xml:space="preserve">among </w:t>
      </w:r>
      <w:r w:rsidR="00387D8F" w:rsidRPr="0032563E">
        <w:t xml:space="preserve">those with liver </w:t>
      </w:r>
      <w:r w:rsidR="00AC41CF" w:rsidRPr="0032563E">
        <w:t>failure</w:t>
      </w:r>
      <w:r w:rsidR="00387D8F" w:rsidRPr="0032563E">
        <w:t xml:space="preserve"> </w:t>
      </w:r>
      <w:r w:rsidR="009F52BD" w:rsidRPr="0032563E">
        <w:t xml:space="preserve">and portal hypertension. </w:t>
      </w:r>
      <w:r>
        <w:t>This study</w:t>
      </w:r>
      <w:r w:rsidR="007B6742" w:rsidRPr="0032563E">
        <w:t xml:space="preserve"> </w:t>
      </w:r>
      <w:r w:rsidRPr="0032563E">
        <w:t>evaluates</w:t>
      </w:r>
      <w:r w:rsidR="007B6742" w:rsidRPr="0032563E">
        <w:t xml:space="preserve"> a fully automated approach to identify increased T1 signal intensity in the brain </w:t>
      </w:r>
      <w:r w:rsidR="00C9322B" w:rsidRPr="0032563E">
        <w:t>using FreeSurfer.</w:t>
      </w:r>
      <w:r w:rsidR="00963A13" w:rsidRPr="0032563E">
        <w:t xml:space="preserve"> </w:t>
      </w:r>
    </w:p>
    <w:p w14:paraId="21E72B46" w14:textId="498FD314" w:rsidR="00904559" w:rsidRDefault="00652BF2" w:rsidP="00AB2A30">
      <w:pPr>
        <w:rPr>
          <w:color w:val="2D3139"/>
          <w:shd w:val="clear" w:color="auto" w:fill="FFFFFF"/>
        </w:rPr>
      </w:pPr>
      <w:r>
        <w:t xml:space="preserve">Method: </w:t>
      </w:r>
      <w:r w:rsidR="007C21FF">
        <w:t xml:space="preserve"> </w:t>
      </w:r>
      <w:r w:rsidR="004915FB">
        <w:t xml:space="preserve">we acquired </w:t>
      </w:r>
      <w:r w:rsidR="00904559" w:rsidRPr="001E38C6">
        <w:rPr>
          <w:color w:val="2D3139"/>
          <w:shd w:val="clear" w:color="auto" w:fill="FFFFFF"/>
        </w:rPr>
        <w:t>3D T1 FSPGR on a GE 3T scanner of 29 cirrhotic patients (22F:7M; age: 63±2) and 30 age-matched controls (1</w:t>
      </w:r>
      <w:r w:rsidR="002C7DE5">
        <w:rPr>
          <w:color w:val="2D3139"/>
          <w:shd w:val="clear" w:color="auto" w:fill="FFFFFF"/>
        </w:rPr>
        <w:t>5</w:t>
      </w:r>
      <w:r w:rsidR="00904559" w:rsidRPr="001E38C6">
        <w:rPr>
          <w:color w:val="2D3139"/>
          <w:shd w:val="clear" w:color="auto" w:fill="FFFFFF"/>
        </w:rPr>
        <w:t>F:1</w:t>
      </w:r>
      <w:r w:rsidR="002C7DE5">
        <w:rPr>
          <w:color w:val="2D3139"/>
          <w:shd w:val="clear" w:color="auto" w:fill="FFFFFF"/>
        </w:rPr>
        <w:t>5</w:t>
      </w:r>
      <w:r w:rsidR="00904559" w:rsidRPr="001E38C6">
        <w:rPr>
          <w:color w:val="2D3139"/>
          <w:shd w:val="clear" w:color="auto" w:fill="FFFFFF"/>
        </w:rPr>
        <w:t>M; age: 62±2). Freesurfer produced T1 intensity values of the cerebral white matter, globus pallidus, putamen, and brainstem. SI differences between cirrhosis and control are evaluated using t-tests with the level of significance at p&lt;.05</w:t>
      </w:r>
      <w:r w:rsidR="00904559">
        <w:rPr>
          <w:color w:val="2D3139"/>
          <w:shd w:val="clear" w:color="auto" w:fill="FFFFFF"/>
        </w:rPr>
        <w:t xml:space="preserve"> after adjustment for false discovery rate</w:t>
      </w:r>
      <w:r w:rsidR="00136220">
        <w:rPr>
          <w:color w:val="2D3139"/>
          <w:shd w:val="clear" w:color="auto" w:fill="FFFFFF"/>
        </w:rPr>
        <w:t>.</w:t>
      </w:r>
      <w:r w:rsidR="00136220">
        <w:rPr>
          <w:color w:val="2D3139"/>
          <w:shd w:val="clear" w:color="auto" w:fill="FFFFFF"/>
        </w:rPr>
        <w:br/>
        <w:t xml:space="preserve">Results: </w:t>
      </w:r>
    </w:p>
    <w:p w14:paraId="235B3E30" w14:textId="77777777" w:rsidR="00136220" w:rsidRDefault="00136220" w:rsidP="00AB2A30">
      <w:pPr>
        <w:rPr>
          <w:color w:val="2D3139"/>
          <w:shd w:val="clear" w:color="auto" w:fill="FFFFFF"/>
        </w:rPr>
      </w:pPr>
    </w:p>
    <w:p w14:paraId="22704F31" w14:textId="0F83390E" w:rsidR="00136220" w:rsidRDefault="00652BF2" w:rsidP="00AB2A30">
      <w:r>
        <w:t>Conclusion:</w:t>
      </w:r>
      <w:r w:rsidR="00136220">
        <w:t xml:space="preserve"> </w:t>
      </w:r>
      <w:r w:rsidR="00136220">
        <w:rPr>
          <w:color w:val="2D3139"/>
          <w:shd w:val="clear" w:color="auto" w:fill="FFFFFF"/>
        </w:rPr>
        <w:t xml:space="preserve">We </w:t>
      </w:r>
      <w:r w:rsidR="00136220" w:rsidRPr="001E38C6">
        <w:rPr>
          <w:color w:val="2D3139"/>
          <w:shd w:val="clear" w:color="auto" w:fill="FFFFFF"/>
        </w:rPr>
        <w:t>identified increased T1 SI, indicating Mn deposition</w:t>
      </w:r>
      <w:r w:rsidR="00136220">
        <w:rPr>
          <w:color w:val="2D3139"/>
          <w:shd w:val="clear" w:color="auto" w:fill="FFFFFF"/>
        </w:rPr>
        <w:t>,</w:t>
      </w:r>
      <w:r w:rsidR="00136220" w:rsidRPr="001E38C6">
        <w:rPr>
          <w:color w:val="2D3139"/>
          <w:shd w:val="clear" w:color="auto" w:fill="FFFFFF"/>
        </w:rPr>
        <w:t xml:space="preserve"> in the cerebral white matter and the brainstem</w:t>
      </w:r>
      <w:r w:rsidR="00136220">
        <w:rPr>
          <w:color w:val="2D3139"/>
          <w:shd w:val="clear" w:color="auto" w:fill="FFFFFF"/>
        </w:rPr>
        <w:t xml:space="preserve"> as well as in the globus pallidus and putamen</w:t>
      </w:r>
      <w:r w:rsidR="00136220" w:rsidRPr="001E38C6">
        <w:rPr>
          <w:color w:val="2D3139"/>
          <w:shd w:val="clear" w:color="auto" w:fill="FFFFFF"/>
        </w:rPr>
        <w:t>.</w:t>
      </w:r>
      <w:r w:rsidR="00136220" w:rsidRPr="00136220">
        <w:rPr>
          <w:color w:val="2D3139"/>
          <w:shd w:val="clear" w:color="auto" w:fill="FFFFFF"/>
        </w:rPr>
        <w:t xml:space="preserve"> </w:t>
      </w:r>
      <w:r w:rsidR="00136220">
        <w:rPr>
          <w:color w:val="2D3139"/>
          <w:shd w:val="clear" w:color="auto" w:fill="FFFFFF"/>
        </w:rPr>
        <w:t xml:space="preserve">The use of reference ratios may help, but not in the case of diffuse metabolic diseases where the entire brain is involved.  Even though the use of ratios has allowed identification of T1 SI changes in the basal ganglia which has greater Mn deposition, the increased T1 SI in the ‘reference’ regions </w:t>
      </w:r>
      <w:r w:rsidR="00136220" w:rsidRPr="001E38C6">
        <w:rPr>
          <w:color w:val="2D3139"/>
          <w:shd w:val="clear" w:color="auto" w:fill="FFFFFF"/>
        </w:rPr>
        <w:t>may decrease the</w:t>
      </w:r>
      <w:r w:rsidR="00136220">
        <w:rPr>
          <w:color w:val="2D3139"/>
          <w:shd w:val="clear" w:color="auto" w:fill="FFFFFF"/>
        </w:rPr>
        <w:t xml:space="preserve"> ratio’s</w:t>
      </w:r>
      <w:r w:rsidR="00136220" w:rsidRPr="001E38C6">
        <w:rPr>
          <w:color w:val="2D3139"/>
          <w:shd w:val="clear" w:color="auto" w:fill="FFFFFF"/>
        </w:rPr>
        <w:t xml:space="preserve"> sensitivity.</w:t>
      </w:r>
      <w:r w:rsidR="00136220">
        <w:rPr>
          <w:color w:val="2D3139"/>
          <w:shd w:val="clear" w:color="auto" w:fill="FFFFFF"/>
        </w:rPr>
        <w:t xml:space="preserve">  </w:t>
      </w:r>
    </w:p>
    <w:p w14:paraId="6C3551A1" w14:textId="77777777" w:rsidR="003A26DA" w:rsidRPr="00221839" w:rsidRDefault="003A26DA" w:rsidP="00AB2A30"/>
    <w:p w14:paraId="3303AEED" w14:textId="7328E838" w:rsidR="00606362" w:rsidRPr="00E2595D" w:rsidRDefault="00606362" w:rsidP="00AB2A30">
      <w:pPr>
        <w:rPr>
          <w:b/>
          <w:bCs/>
        </w:rPr>
      </w:pPr>
      <w:r w:rsidRPr="00E2595D">
        <w:rPr>
          <w:b/>
          <w:bCs/>
        </w:rPr>
        <w:t>Introduction</w:t>
      </w:r>
    </w:p>
    <w:p w14:paraId="54A35676" w14:textId="41307521" w:rsidR="00D42139" w:rsidRDefault="00E2595D" w:rsidP="000C747F">
      <w:pPr>
        <w:ind w:firstLine="720"/>
        <w:rPr>
          <w:rFonts w:ascii="Arial" w:hAnsi="Arial" w:cs="Arial"/>
          <w:sz w:val="22"/>
          <w:szCs w:val="22"/>
        </w:rPr>
      </w:pPr>
      <w:r w:rsidRPr="00261D77">
        <w:t>In cirrhotic patients, increased manganese</w:t>
      </w:r>
      <w:r w:rsidR="00C17D57" w:rsidRPr="00261D77">
        <w:t xml:space="preserve"> (Mn)</w:t>
      </w:r>
      <w:r w:rsidRPr="00261D77">
        <w:t xml:space="preserve"> deposition in the brain is related to increased concentration in the bloodstream due to portal shunting and failure of hepatobiliary clearance of metabolites from the intestines.</w:t>
      </w:r>
      <w:r w:rsidRPr="00261D77">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Pr="00261D77">
        <w:instrText xml:space="preserve"> ADDIN EN.CITE </w:instrText>
      </w:r>
      <w:r w:rsidRPr="00261D77">
        <w:fldChar w:fldCharType="begin">
          <w:fldData xml:space="preserve">PEVuZE5vdGU+PENpdGU+PEF1dGhvcj5QaW50bzwvQXV0aG9yPjxZZWFyPjIwMTA8L1llYXI+PFJl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</w:fldData>
        </w:fldChar>
      </w:r>
      <w:r w:rsidRPr="00261D77">
        <w:instrText xml:space="preserve"> ADDIN EN.CITE.DATA </w:instrText>
      </w:r>
      <w:r w:rsidRPr="00261D77">
        <w:fldChar w:fldCharType="end"/>
      </w:r>
      <w:r w:rsidRPr="00261D77">
        <w:fldChar w:fldCharType="separate"/>
      </w:r>
      <w:r w:rsidRPr="00261D77">
        <w:rPr>
          <w:noProof/>
          <w:vertAlign w:val="superscript"/>
        </w:rPr>
        <w:t>1</w:t>
      </w:r>
      <w:r w:rsidRPr="00261D77">
        <w:fldChar w:fldCharType="end"/>
      </w:r>
      <w:r w:rsidRPr="00261D77">
        <w:t xml:space="preserve"> </w:t>
      </w:r>
      <w:r w:rsidR="00261D77">
        <w:t>Mn</w:t>
      </w:r>
      <w:r w:rsidR="00261D77" w:rsidRPr="00261D77">
        <w:t xml:space="preserve"> </w:t>
      </w:r>
      <w:r w:rsidR="00261D77">
        <w:t xml:space="preserve">accumulation </w:t>
      </w:r>
      <w:r w:rsidR="00261D77" w:rsidRPr="00261D77">
        <w:t>may contribute to a multifactorial process along with other neurotoxins to cause neurotransmitter dysregulation and neuron and astrocyte dysfunction that contribute to Hepatic Encephalopathy</w:t>
      </w:r>
      <w:r w:rsidR="00D42139">
        <w:t>.</w:t>
      </w:r>
      <w:r w:rsidR="00261D77" w:rsidRPr="00261D77">
        <w:fldChar w:fldCharType="begin">
          <w:fldData xml:space="preserve">PEVuZE5vdGU+PENpdGU+PEF1dGhvcj5Mb2Nrd29vZDwvQXV0aG9yPjxZZWFyPjE5OTE8L1llYXI+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</w:fldData>
        </w:fldChar>
      </w:r>
      <w:r w:rsidR="002F0E32">
        <w:instrText xml:space="preserve"> ADDIN EN.CITE </w:instrText>
      </w:r>
      <w:r w:rsidR="002F0E32">
        <w:fldChar w:fldCharType="begin">
          <w:fldData xml:space="preserve">PEVuZE5vdGU+PENpdGU+PEF1dGhvcj5Mb2Nrd29vZDwvQXV0aG9yPjxZZWFyPjE5OTE8L1llYXI+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</w:fldData>
        </w:fldChar>
      </w:r>
      <w:r w:rsidR="002F0E32">
        <w:instrText xml:space="preserve"> ADDIN EN.CITE.DATA </w:instrText>
      </w:r>
      <w:r w:rsidR="002F0E32">
        <w:fldChar w:fldCharType="end"/>
      </w:r>
      <w:r w:rsidR="00261D77" w:rsidRPr="00261D77">
        <w:fldChar w:fldCharType="separate"/>
      </w:r>
      <w:r w:rsidR="002F0E32" w:rsidRPr="002F0E32">
        <w:rPr>
          <w:noProof/>
          <w:vertAlign w:val="superscript"/>
        </w:rPr>
        <w:t>2,3</w:t>
      </w:r>
      <w:r w:rsidR="00261D77" w:rsidRPr="00261D77">
        <w:fldChar w:fldCharType="end"/>
      </w:r>
      <w:r w:rsidR="00D42139">
        <w:t xml:space="preserve"> </w:t>
      </w:r>
      <w:r w:rsidRPr="00D42139">
        <w:t xml:space="preserve">Studies evaluating T1 signal </w:t>
      </w:r>
      <w:r w:rsidR="00D42139">
        <w:t xml:space="preserve">intensity (SI) </w:t>
      </w:r>
      <w:r w:rsidRPr="00D42139">
        <w:t xml:space="preserve">in the basal ganglia in cirrhosis have relied on manually drawn regions of interest and the use of ratios where </w:t>
      </w:r>
      <w:r w:rsidR="00D42139" w:rsidRPr="00D42139">
        <w:t xml:space="preserve">signal intensity of targeted region </w:t>
      </w:r>
      <w:r w:rsidRPr="00D42139">
        <w:t xml:space="preserve">is compared to </w:t>
      </w:r>
      <w:r w:rsidR="00D42139" w:rsidRPr="00D42139">
        <w:t xml:space="preserve">that of </w:t>
      </w:r>
      <w:r w:rsidRPr="00D42139">
        <w:t>background tissue.</w:t>
      </w:r>
      <w:r w:rsidRPr="00D42139">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w0LTY8L3N0eWxlPjwvRGlzcGxheVRleHQ+PHJlY29yZD48ZGF0ZXM+PHB1Yi1kYXRlcz48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k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ZGF0ZXM+PHllYXI+MTk5Njwv
eWVhcj48cHViLWRhdGVzPjxkYXRlPkZlYjwvZGF0ZT48L3B1Yi1kYXRlcz48L2RhdGVzPjxpc2Ju
PjAxOTUtNjEwOCAoUHJpbnQpJiN4RDswMTk1LTYxMDggKExpbmtpbmcpPC9pc2JuPjxhY2Nlc3Np
b24tbnVtPjg5MzgzMDc8L2FjY2Vzc2lvbi1udW0+PHVybHM+PHJlbGF0ZWQtdXJscz48dXJsPmh0
dHBzOi8vd3d3Lm5jYmkubmxtLm5paC5nb3YvcHVibWVkLzg5MzgzMDc8L3VybD48dXJsPmh0dHA6
Ly93d3cuYWpuci5vcmcvY29udGVudC9ham5yLzE3LzIvMzMzLmZ1bGwucGRmPC91cmw+PC9yZWxh
dGVkLXVybHM+PC91cmxzPjwvcmVjb3JkPjwvQ2l0ZT48L0VuZE5vdGU+AG==
</w:fldData>
        </w:fldChar>
      </w:r>
      <w:r w:rsidR="002F0E32">
        <w:instrText xml:space="preserve"> ADDIN EN.CITE </w:instrText>
      </w:r>
      <w:r w:rsidR="002F0E32">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w0LTY8L3N0eWxlPjwvRGlzcGxheVRleHQ+PHJlY29yZD48ZGF0ZXM+PHB1Yi1kYXRlcz48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k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ZGF0ZXM+PHllYXI+MTk5Njwv
eWVhcj48cHViLWRhdGVzPjxkYXRlPkZlYjwvZGF0ZT48L3B1Yi1kYXRlcz48L2RhdGVzPjxpc2Ju
PjAxOTUtNjEwOCAoUHJpbnQpJiN4RDswMTk1LTYxMDggKExpbmtpbmcpPC9pc2JuPjxhY2Nlc3Np
b24tbnVtPjg5MzgzMDc8L2FjY2Vzc2lvbi1udW0+PHVybHM+PHJlbGF0ZWQtdXJscz48dXJsPmh0
dHBzOi8vd3d3Lm5jYmkubmxtLm5paC5nb3YvcHVibWVkLzg5MzgzMDc8L3VybD48dXJsPmh0dHA6
Ly93d3cuYWpuci5vcmcvY29udGVudC9ham5yLzE3LzIvMzMzLmZ1bGwucGRmPC91cmw+PC9yZWxh
dGVkLXVybHM+PC91cmxzPjwvcmVjb3JkPjwvQ2l0ZT48L0VuZE5vdGU+AG==
</w:fldData>
        </w:fldChar>
      </w:r>
      <w:r w:rsidR="002F0E32">
        <w:instrText xml:space="preserve"> ADDIN EN.CITE.DATA </w:instrText>
      </w:r>
      <w:r w:rsidR="002F0E32">
        <w:fldChar w:fldCharType="end"/>
      </w:r>
      <w:r w:rsidRPr="00D42139">
        <w:fldChar w:fldCharType="separate"/>
      </w:r>
      <w:r w:rsidR="002F0E32" w:rsidRPr="002F0E32">
        <w:rPr>
          <w:noProof/>
          <w:vertAlign w:val="superscript"/>
        </w:rPr>
        <w:t>1,4-6</w:t>
      </w:r>
      <w:r w:rsidRPr="00D42139">
        <w:fldChar w:fldCharType="end"/>
      </w:r>
      <w:r>
        <w:rPr>
          <w:rFonts w:ascii="Arial" w:hAnsi="Arial" w:cs="Arial"/>
          <w:sz w:val="22"/>
          <w:szCs w:val="22"/>
        </w:rPr>
        <w:t xml:space="preserve"> </w:t>
      </w:r>
      <w:r w:rsidR="00D42139">
        <w:rPr>
          <w:color w:val="2D3139"/>
          <w:shd w:val="clear" w:color="auto" w:fill="FFFFFF"/>
        </w:rPr>
        <w:t>This approach is potentially problematic as p</w:t>
      </w:r>
      <w:r w:rsidR="00D42139" w:rsidRPr="001E38C6">
        <w:rPr>
          <w:color w:val="2D3139"/>
          <w:shd w:val="clear" w:color="auto" w:fill="FFFFFF"/>
        </w:rPr>
        <w:t>athology studies demonstrate diffuse Mn deposition throughout the brain</w:t>
      </w:r>
      <w:r w:rsidR="00D42139">
        <w:rPr>
          <w:color w:val="2D3139"/>
          <w:shd w:val="clear" w:color="auto" w:fill="FFFFFF"/>
        </w:rPr>
        <w:t xml:space="preserve">, including in these background regions though they are </w:t>
      </w:r>
      <w:r w:rsidR="00D42139" w:rsidRPr="001E38C6">
        <w:rPr>
          <w:color w:val="2D3139"/>
          <w:shd w:val="clear" w:color="auto" w:fill="FFFFFF"/>
        </w:rPr>
        <w:t>not apparent visually</w:t>
      </w:r>
      <w:r w:rsidR="00D42139">
        <w:rPr>
          <w:color w:val="2D3139"/>
          <w:shd w:val="clear" w:color="auto" w:fill="FFFFFF"/>
        </w:rPr>
        <w:t xml:space="preserve"> and have not been reported in prior studies</w:t>
      </w:r>
      <w:r w:rsidR="00D42139">
        <w:rPr>
          <w:color w:val="2D3139"/>
          <w:shd w:val="clear" w:color="auto" w:fill="FFFFFF"/>
        </w:rPr>
        <w:fldChar w:fldCharType="begin"/>
      </w:r>
      <w:r w:rsidR="002F0E32">
        <w:rPr>
          <w:color w:val="2D3139"/>
          <w:shd w:val="clear" w:color="auto" w:fill="FFFFFF"/>
        </w:rPr>
        <w:instrText xml:space="preserve"> ADDIN EN.CITE &lt;EndNote&gt;&lt;Cite&gt;&lt;Author&gt;Vymazal&lt;/Author&gt;&lt;Year&gt;1996&lt;/Year&gt;&lt;RecNum&gt;105&lt;/RecNum&gt;&lt;DisplayText&gt;&lt;style face="superscript"&gt;6&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D42139">
        <w:rPr>
          <w:color w:val="2D3139"/>
          <w:shd w:val="clear" w:color="auto" w:fill="FFFFFF"/>
        </w:rPr>
        <w:fldChar w:fldCharType="separate"/>
      </w:r>
      <w:r w:rsidR="002F0E32" w:rsidRPr="002F0E32">
        <w:rPr>
          <w:noProof/>
          <w:color w:val="2D3139"/>
          <w:shd w:val="clear" w:color="auto" w:fill="FFFFFF"/>
          <w:vertAlign w:val="superscript"/>
        </w:rPr>
        <w:t>6</w:t>
      </w:r>
      <w:r w:rsidR="00D42139">
        <w:rPr>
          <w:color w:val="2D3139"/>
          <w:shd w:val="clear" w:color="auto" w:fill="FFFFFF"/>
        </w:rPr>
        <w:fldChar w:fldCharType="end"/>
      </w:r>
      <w:r w:rsidR="00D42139">
        <w:rPr>
          <w:color w:val="2D3139"/>
          <w:shd w:val="clear" w:color="auto" w:fill="FFFFFF"/>
        </w:rPr>
        <w:t xml:space="preserve">.  </w:t>
      </w:r>
    </w:p>
    <w:p w14:paraId="22F71C90" w14:textId="1A843136" w:rsidR="00E2595D" w:rsidRPr="00D42139" w:rsidRDefault="00E2595D" w:rsidP="000C747F">
      <w:pPr>
        <w:ind w:firstLine="720"/>
        <w:rPr>
          <w:color w:val="2D3139"/>
          <w:shd w:val="clear" w:color="auto" w:fill="FFFFFF"/>
        </w:rPr>
      </w:pPr>
      <w:r w:rsidRPr="00D42139">
        <w:t>There is considerable interest in the development of automated tools to aid disease screening and diagnostic efforts to increase the speed of image interpretation while providing reproducible disease markers</w:t>
      </w:r>
      <w:r w:rsidRPr="00D42139">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yw4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2F0E32">
        <w:instrText xml:space="preserve"> ADDIN EN.CITE </w:instrText>
      </w:r>
      <w:r w:rsidR="002F0E32">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yw4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2F0E32">
        <w:instrText xml:space="preserve"> ADDIN EN.CITE.DATA </w:instrText>
      </w:r>
      <w:r w:rsidR="002F0E32">
        <w:fldChar w:fldCharType="end"/>
      </w:r>
      <w:r w:rsidRPr="00D42139">
        <w:fldChar w:fldCharType="separate"/>
      </w:r>
      <w:r w:rsidR="002F0E32" w:rsidRPr="002F0E32">
        <w:rPr>
          <w:noProof/>
          <w:vertAlign w:val="superscript"/>
        </w:rPr>
        <w:t>7,8</w:t>
      </w:r>
      <w:r w:rsidRPr="00D42139">
        <w:fldChar w:fldCharType="end"/>
      </w:r>
      <w:r w:rsidRPr="00D42139">
        <w:t>. Automated programs are routinely employed for research which assess brain T1 signal intensity localized to the basal ganglia and other regions.</w:t>
      </w:r>
      <w:r>
        <w:rPr>
          <w:rFonts w:ascii="Arial" w:hAnsi="Arial" w:cs="Arial"/>
          <w:sz w:val="22"/>
          <w:szCs w:val="22"/>
        </w:rPr>
        <w:t xml:space="preserve"> </w:t>
      </w:r>
      <w:r w:rsidR="00D42139" w:rsidRPr="001E38C6">
        <w:rPr>
          <w:color w:val="2D3139"/>
          <w:shd w:val="clear" w:color="auto" w:fill="FFFFFF"/>
        </w:rPr>
        <w:t xml:space="preserve">We hypothesized that direct comparison of T1 SI using </w:t>
      </w:r>
      <w:r w:rsidR="00D42139">
        <w:rPr>
          <w:color w:val="2D3139"/>
          <w:shd w:val="clear" w:color="auto" w:fill="FFFFFF"/>
        </w:rPr>
        <w:t>the automated brain segmentation program,</w:t>
      </w:r>
      <w:r w:rsidR="00D42139" w:rsidRPr="001E38C6">
        <w:rPr>
          <w:color w:val="2D3139"/>
          <w:shd w:val="clear" w:color="auto" w:fill="FFFFFF"/>
        </w:rPr>
        <w:t xml:space="preserve"> which incorporates image intensity normalization, would identify T1 SI differences in the cerebral white matter as well as the brainstem in addition to the basal ganglia.</w:t>
      </w:r>
    </w:p>
    <w:p w14:paraId="2CB9D864" w14:textId="77777777" w:rsidR="00221839" w:rsidRPr="00606362" w:rsidRDefault="00221839" w:rsidP="00AB2A30"/>
    <w:p w14:paraId="04DAB00E" w14:textId="031CF4AD" w:rsidR="00D12E6C" w:rsidRPr="00606362" w:rsidRDefault="00D12E6C" w:rsidP="00AB2A30">
      <w:r w:rsidRPr="00606362">
        <w:t>Method:</w:t>
      </w:r>
    </w:p>
    <w:p w14:paraId="5ECEDC40" w14:textId="77777777" w:rsidR="00EE4362" w:rsidRDefault="00485279" w:rsidP="00EE4362">
      <w:pPr>
        <w:ind w:firstLine="720"/>
      </w:pPr>
      <w:r w:rsidRPr="00606362">
        <w:t>In this IRB-approved study with written consent, 2</w:t>
      </w:r>
      <w:r w:rsidR="00435C54">
        <w:t>9</w:t>
      </w:r>
      <w:r w:rsidRPr="00606362">
        <w:t xml:space="preserve"> </w:t>
      </w:r>
      <w:r w:rsidR="00EE4362">
        <w:t xml:space="preserve">cirrhosis </w:t>
      </w:r>
      <w:r w:rsidR="002C7DE5">
        <w:t xml:space="preserve">(22F:7M; age </w:t>
      </w:r>
      <w:r w:rsidR="002C7DE5" w:rsidRPr="002C7DE5">
        <w:t>63±2</w:t>
      </w:r>
      <w:r w:rsidR="002C7DE5">
        <w:t xml:space="preserve">) </w:t>
      </w:r>
      <w:r w:rsidRPr="00606362">
        <w:t>patients and 30 age-matched controls</w:t>
      </w:r>
      <w:r w:rsidR="002C7DE5">
        <w:t xml:space="preserve"> (1)</w:t>
      </w:r>
      <w:r w:rsidRPr="00606362">
        <w:t xml:space="preserve"> were examined on a General Electric (GE) 3 Tesla scanner</w:t>
      </w:r>
      <w:r w:rsidR="00D5492B" w:rsidRPr="00606362">
        <w:t>, demographics are shown in Table 1</w:t>
      </w:r>
      <w:r w:rsidRPr="00606362">
        <w:t xml:space="preserve">. Standard 3D T1 FSPGR (TE:2.41ms; TR:6.75ms; TI:600ms; slice thickness=1.2mm; matrix 256 x 256; flip angle: 8). </w:t>
      </w:r>
      <w:r w:rsidR="003B250E">
        <w:t xml:space="preserve"> </w:t>
      </w:r>
    </w:p>
    <w:p w14:paraId="05646087" w14:textId="763459ED" w:rsidR="002C15FF" w:rsidRPr="00606362" w:rsidRDefault="00485279" w:rsidP="00EE4362">
      <w:pPr>
        <w:ind w:firstLine="720"/>
      </w:pPr>
      <w:r w:rsidRPr="00606362">
        <w:lastRenderedPageBreak/>
        <w:t>Averaged T1 intensity values of the left and right side of cerebral white matter, globus pallidus, putamen</w:t>
      </w:r>
      <w:r w:rsidR="008C3ECC" w:rsidRPr="00606362">
        <w:t xml:space="preserve"> </w:t>
      </w:r>
      <w:r w:rsidRPr="00606362">
        <w:t>and brainstem were obtained from automated Freesurfer image analysis suite 6.0</w:t>
      </w:r>
      <w:r w:rsidR="001716FD" w:rsidRPr="00606362">
        <w:fldChar w:fldCharType="begin"/>
      </w:r>
      <w:r w:rsidR="002F0E32">
        <w:instrText xml:space="preserve"> ADDIN EN.CITE &lt;EndNote&gt;&lt;Cite&gt;&lt;Author&gt;Dale&lt;/Author&gt;&lt;Year&gt;1999&lt;/Year&gt;&lt;RecNum&gt;6&lt;/RecNum&gt;&lt;IDText&gt;Cortical surface-based analysis. I. Segmentation and surface reconstruction&lt;/IDText&gt;&lt;DisplayText&gt;&lt;style face="superscript"&gt;9&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606362">
        <w:fldChar w:fldCharType="separate"/>
      </w:r>
      <w:r w:rsidR="002F0E32" w:rsidRPr="002F0E32">
        <w:rPr>
          <w:noProof/>
          <w:vertAlign w:val="superscript"/>
        </w:rPr>
        <w:t>9</w:t>
      </w:r>
      <w:r w:rsidR="001716FD" w:rsidRPr="00606362">
        <w:fldChar w:fldCharType="end"/>
      </w:r>
      <w:r w:rsidRPr="00606362">
        <w:t>.</w:t>
      </w:r>
      <w:r w:rsidR="00D83093" w:rsidRPr="00606362">
        <w:t xml:space="preserve"> The image </w:t>
      </w:r>
      <w:r w:rsidR="00766118" w:rsidRPr="00606362">
        <w:t>used to obtain SI come from the brain extracted image</w:t>
      </w:r>
      <w:r w:rsidR="008C3ECC" w:rsidRPr="00606362">
        <w:t xml:space="preserve"> (</w:t>
      </w:r>
      <w:proofErr w:type="spellStart"/>
      <w:r w:rsidR="008C3ECC" w:rsidRPr="00606362">
        <w:t>brain.mgz</w:t>
      </w:r>
      <w:proofErr w:type="spellEnd"/>
      <w:r w:rsidR="008C3ECC" w:rsidRPr="00606362">
        <w:t>)</w:t>
      </w:r>
      <w:r w:rsidR="00766118" w:rsidRPr="00606362">
        <w:t xml:space="preserve"> using the segmentation labels</w:t>
      </w:r>
      <w:r w:rsidR="008C3ECC" w:rsidRPr="00606362">
        <w:t xml:space="preserve"> (</w:t>
      </w:r>
      <w:proofErr w:type="spellStart"/>
      <w:r w:rsidR="008C3ECC" w:rsidRPr="00606362">
        <w:t>aparg+aseg.mgz</w:t>
      </w:r>
      <w:proofErr w:type="spellEnd"/>
      <w:r w:rsidR="008C3ECC" w:rsidRPr="00606362">
        <w:t>)</w:t>
      </w:r>
      <w:r w:rsidR="00766118" w:rsidRPr="00606362">
        <w:t>.</w:t>
      </w:r>
      <w:r w:rsidRPr="00606362">
        <w:t xml:space="preserve"> </w:t>
      </w:r>
      <w:r w:rsidR="002C15FF">
        <w:t>Calibrated a</w:t>
      </w:r>
      <w:r w:rsidRPr="00606362">
        <w:t xml:space="preserve">verage </w:t>
      </w:r>
      <w:r w:rsidR="002C15FF">
        <w:t>SI</w:t>
      </w:r>
      <w:r w:rsidRPr="00606362">
        <w:t xml:space="preserve"> ratios of </w:t>
      </w:r>
      <w:r w:rsidR="007B6CAA" w:rsidRPr="00606362">
        <w:t xml:space="preserve">globus pallidus </w:t>
      </w:r>
      <w:r w:rsidRPr="00606362">
        <w:t xml:space="preserve">and putamen to </w:t>
      </w:r>
      <w:r w:rsidR="007B6CAA" w:rsidRPr="00606362">
        <w:t>cerebral white matter</w:t>
      </w:r>
      <w:r w:rsidRPr="00606362">
        <w:t>, and brainstem were also calculated.</w:t>
      </w:r>
    </w:p>
    <w:p w14:paraId="1E467137" w14:textId="6B68BAF4" w:rsidR="002C15FF" w:rsidRPr="00606362" w:rsidRDefault="00EE4362" w:rsidP="00EE4362">
      <w:pPr>
        <w:ind w:firstLine="720"/>
      </w:pPr>
      <w:r>
        <w:t>C</w:t>
      </w:r>
      <w:r w:rsidR="002C15FF">
        <w:t xml:space="preserve">alibrated </w:t>
      </w:r>
      <w:r w:rsidR="007B6CAA">
        <w:t xml:space="preserve">SI </w:t>
      </w:r>
      <w:r w:rsidR="008C3ECC" w:rsidRPr="00606362">
        <w:t xml:space="preserve">ratio </w:t>
      </w:r>
      <w:r w:rsidR="002C15FF">
        <w:t xml:space="preserve">difference between cirrhosis and control and </w:t>
      </w:r>
      <w:r>
        <w:t xml:space="preserve">that of five </w:t>
      </w:r>
      <w:r w:rsidR="008C3ECC" w:rsidRPr="00606362">
        <w:t xml:space="preserve">SI </w:t>
      </w:r>
      <w:r w:rsidR="00485279" w:rsidRPr="00606362">
        <w:t xml:space="preserve">regions </w:t>
      </w:r>
      <w:r>
        <w:t>ar</w:t>
      </w:r>
      <w:r w:rsidRPr="001E38C6">
        <w:rPr>
          <w:color w:val="2D3139"/>
          <w:shd w:val="clear" w:color="auto" w:fill="FFFFFF"/>
        </w:rPr>
        <w:t>e evaluated using t-tests with the level of significance at p&lt;.05</w:t>
      </w:r>
      <w:r>
        <w:rPr>
          <w:color w:val="2D3139"/>
          <w:shd w:val="clear" w:color="auto" w:fill="FFFFFF"/>
        </w:rPr>
        <w:t xml:space="preserve"> after adjustment for false discovery rate</w:t>
      </w:r>
      <w:r w:rsidR="009E7DEB" w:rsidRPr="00606362">
        <w:t xml:space="preserve">. </w:t>
      </w:r>
      <w:r w:rsidR="009A4692" w:rsidRPr="00606362">
        <w:t xml:space="preserve">There was no additional independent effect related to sex, and it was not included in the models. </w:t>
      </w:r>
      <w:r w:rsidR="003255BC" w:rsidRPr="00606362">
        <w:t>All s</w:t>
      </w:r>
      <w:r w:rsidR="00485279" w:rsidRPr="00606362">
        <w:t xml:space="preserve">tatistical analysis was performed with JMP Pro version13 (SAS, Cary NC). </w:t>
      </w:r>
    </w:p>
    <w:p w14:paraId="48EA8BE9" w14:textId="77777777" w:rsidR="00A377F8" w:rsidRPr="00606362" w:rsidRDefault="00A377F8" w:rsidP="00B83DA7"/>
    <w:p w14:paraId="13DDDAC6" w14:textId="40E45B37" w:rsidR="00D12E6C" w:rsidRDefault="00D12E6C" w:rsidP="00AB2A30">
      <w:r w:rsidRPr="00606362">
        <w:t>Results:</w:t>
      </w:r>
    </w:p>
    <w:p w14:paraId="7CF5F3A0" w14:textId="2EF78885" w:rsidR="007B6CAA" w:rsidRDefault="00EE4362" w:rsidP="00EE4362">
      <w:commentRangeStart w:id="1"/>
      <w:r>
        <w:t>Demographical information is shown in Table 1</w:t>
      </w:r>
      <w:commentRangeEnd w:id="1"/>
      <w:r>
        <w:rPr>
          <w:rStyle w:val="CommentReference"/>
          <w:rFonts w:asciiTheme="minorHAnsi" w:eastAsiaTheme="minorEastAsia" w:hAnsiTheme="minorHAnsi" w:cstheme="minorBidi"/>
        </w:rPr>
        <w:commentReference w:id="1"/>
      </w:r>
      <w:r>
        <w:t xml:space="preserve">. </w:t>
      </w:r>
      <w:r w:rsidR="00D12E6C" w:rsidRPr="00606362">
        <w:t xml:space="preserve">Figure 1 </w:t>
      </w:r>
      <w:r w:rsidR="00ED530C" w:rsidRPr="00606362">
        <w:t xml:space="preserve">shows </w:t>
      </w:r>
      <w:r w:rsidR="009E6A86">
        <w:t xml:space="preserve">unadjusted window or level of a </w:t>
      </w:r>
      <w:r w:rsidR="00D5492B" w:rsidRPr="00606362">
        <w:t xml:space="preserve">sample </w:t>
      </w:r>
      <w:r w:rsidR="009E6A86">
        <w:t xml:space="preserve">brain </w:t>
      </w:r>
      <w:r w:rsidR="009E6A86" w:rsidRPr="00606362">
        <w:t>axial</w:t>
      </w:r>
      <w:r w:rsidR="009C39AA" w:rsidRPr="00606362">
        <w:t xml:space="preserve"> views</w:t>
      </w:r>
      <w:r w:rsidR="009E6A86">
        <w:t xml:space="preserve">, </w:t>
      </w:r>
      <w:r w:rsidR="00D12E6C" w:rsidRPr="00606362">
        <w:t xml:space="preserve">control </w:t>
      </w:r>
      <w:r w:rsidR="009E6A86">
        <w:t>on the le</w:t>
      </w:r>
      <w:r w:rsidR="007B6CAA">
        <w:t>f</w:t>
      </w:r>
      <w:r w:rsidR="009E6A86">
        <w:t>t and a cirrhotic participant</w:t>
      </w:r>
      <w:r w:rsidR="009C39AA" w:rsidRPr="00606362">
        <w:t xml:space="preserve"> </w:t>
      </w:r>
      <w:r w:rsidR="009E6A86">
        <w:t>on the right.</w:t>
      </w:r>
    </w:p>
    <w:p w14:paraId="74187A65" w14:textId="693D218B" w:rsidR="007B6CAA" w:rsidRDefault="007B6CAA" w:rsidP="00EE4362"/>
    <w:p w14:paraId="693CB96B" w14:textId="06490AA5" w:rsidR="007B6CAA" w:rsidRDefault="007B6CAA" w:rsidP="00EE4362">
      <w:r>
        <w:t>Calibrated Signal Intensity Ratio</w:t>
      </w:r>
    </w:p>
    <w:p w14:paraId="3EF045B5" w14:textId="429B3E79" w:rsidR="007B6CAA" w:rsidRDefault="007B6CAA" w:rsidP="00EE4362">
      <w:r>
        <w:t>Figure 2</w:t>
      </w:r>
      <w:r w:rsidRPr="007B6CAA">
        <w:rPr>
          <w:color w:val="2D3139"/>
          <w:shd w:val="clear" w:color="auto" w:fill="FFFFFF"/>
        </w:rPr>
        <w:t xml:space="preserve"> </w:t>
      </w:r>
      <w:r w:rsidRPr="0083103B">
        <w:rPr>
          <w:color w:val="2D3139"/>
          <w:shd w:val="clear" w:color="auto" w:fill="FFFFFF"/>
        </w:rPr>
        <w:t>reports statistical tests evaluating of T1 ratio for significant differences between control and cirrhosis for the globus pallidus and putamen to cerebral white matter, and brainstem.</w:t>
      </w:r>
      <w:r>
        <w:rPr>
          <w:color w:val="2D3139"/>
          <w:shd w:val="clear" w:color="auto" w:fill="FFFFFF"/>
        </w:rPr>
        <w:t xml:space="preserve"> Calibrated SI ratio increased from </w:t>
      </w:r>
      <w:r w:rsidR="005F6FA5">
        <w:rPr>
          <w:color w:val="2D3139"/>
          <w:shd w:val="clear" w:color="auto" w:fill="FFFFFF"/>
        </w:rPr>
        <w:t>control to cirrhosis where al</w:t>
      </w:r>
      <w:r>
        <w:rPr>
          <w:color w:val="2D3139"/>
          <w:shd w:val="clear" w:color="auto" w:fill="FFFFFF"/>
        </w:rPr>
        <w:t xml:space="preserve">l </w:t>
      </w:r>
      <w:r w:rsidR="005F6FA5">
        <w:rPr>
          <w:color w:val="2D3139"/>
          <w:shd w:val="clear" w:color="auto" w:fill="FFFFFF"/>
        </w:rPr>
        <w:t xml:space="preserve">four analyses </w:t>
      </w:r>
      <w:r>
        <w:rPr>
          <w:color w:val="2D3139"/>
          <w:shd w:val="clear" w:color="auto" w:fill="FFFFFF"/>
        </w:rPr>
        <w:t>show</w:t>
      </w:r>
      <w:r w:rsidR="005F6FA5">
        <w:rPr>
          <w:color w:val="2D3139"/>
          <w:shd w:val="clear" w:color="auto" w:fill="FFFFFF"/>
        </w:rPr>
        <w:t xml:space="preserve"> </w:t>
      </w:r>
      <w:r>
        <w:rPr>
          <w:color w:val="2D3139"/>
          <w:shd w:val="clear" w:color="auto" w:fill="FFFFFF"/>
        </w:rPr>
        <w:t xml:space="preserve">between group differences. </w:t>
      </w:r>
      <w:r w:rsidR="005F6FA5">
        <w:rPr>
          <w:color w:val="2D3139"/>
          <w:shd w:val="clear" w:color="auto" w:fill="FFFFFF"/>
        </w:rPr>
        <w:t>However, the ratio of globus pallidus to cerebral white matter shows the greatest between group difference (Figure 2A: p&lt;0.001), follow by globus pallidus to brainstem (Figure 2B: p=0.001), and last putamen to cerebral white matter (Figure 2C: p=0.002) and brainstem (</w:t>
      </w:r>
      <w:commentRangeStart w:id="2"/>
      <w:r w:rsidR="005F6FA5">
        <w:rPr>
          <w:color w:val="2D3139"/>
          <w:shd w:val="clear" w:color="auto" w:fill="FFFFFF"/>
        </w:rPr>
        <w:t>Figure 2D p=0.002</w:t>
      </w:r>
      <w:commentRangeEnd w:id="2"/>
      <w:r w:rsidR="005F6FA5">
        <w:rPr>
          <w:rStyle w:val="CommentReference"/>
          <w:rFonts w:asciiTheme="minorHAnsi" w:eastAsiaTheme="minorEastAsia" w:hAnsiTheme="minorHAnsi" w:cstheme="minorBidi"/>
        </w:rPr>
        <w:commentReference w:id="2"/>
      </w:r>
      <w:r w:rsidR="005F6FA5">
        <w:rPr>
          <w:color w:val="2D3139"/>
          <w:shd w:val="clear" w:color="auto" w:fill="FFFFFF"/>
        </w:rPr>
        <w:t xml:space="preserve">). </w:t>
      </w:r>
    </w:p>
    <w:p w14:paraId="3B49E634" w14:textId="77777777" w:rsidR="007B6CAA" w:rsidRDefault="007B6CAA" w:rsidP="00EE4362"/>
    <w:p w14:paraId="7419A210" w14:textId="1389B762" w:rsidR="005F6FA5" w:rsidRDefault="005F6FA5" w:rsidP="005F6FA5">
      <w:r>
        <w:t>Raw Signal Intensity</w:t>
      </w:r>
    </w:p>
    <w:p w14:paraId="254CD670" w14:textId="207CAD75" w:rsidR="005F6FA5" w:rsidRDefault="005F6FA5" w:rsidP="005F6FA5">
      <w:pPr>
        <w:rPr>
          <w:color w:val="2D3139"/>
          <w:shd w:val="clear" w:color="auto" w:fill="FFFFFF"/>
        </w:rPr>
      </w:pPr>
      <w:r w:rsidRPr="0083103B">
        <w:rPr>
          <w:color w:val="2D3139"/>
          <w:shd w:val="clear" w:color="auto" w:fill="FFFFFF"/>
        </w:rPr>
        <w:t xml:space="preserve">The </w:t>
      </w:r>
      <w:r>
        <w:rPr>
          <w:color w:val="2D3139"/>
          <w:shd w:val="clear" w:color="auto" w:fill="FFFFFF"/>
        </w:rPr>
        <w:t>SI</w:t>
      </w:r>
      <w:r w:rsidRPr="0083103B">
        <w:rPr>
          <w:color w:val="2D3139"/>
          <w:shd w:val="clear" w:color="auto" w:fill="FFFFFF"/>
        </w:rPr>
        <w:t xml:space="preserve"> of all </w:t>
      </w:r>
      <w:r>
        <w:rPr>
          <w:color w:val="2D3139"/>
          <w:shd w:val="clear" w:color="auto" w:fill="FFFFFF"/>
        </w:rPr>
        <w:t>four</w:t>
      </w:r>
      <w:r w:rsidRPr="0083103B">
        <w:rPr>
          <w:color w:val="2D3139"/>
          <w:shd w:val="clear" w:color="auto" w:fill="FFFFFF"/>
        </w:rPr>
        <w:t xml:space="preserve"> regions increased from control to cirrhosis and showed the significant between-group difference (Figure 3</w:t>
      </w:r>
      <w:r w:rsidR="006F6D5C">
        <w:rPr>
          <w:color w:val="2D3139"/>
          <w:shd w:val="clear" w:color="auto" w:fill="FFFFFF"/>
        </w:rPr>
        <w:t>, p&lt; 0.001</w:t>
      </w:r>
      <w:r w:rsidRPr="0083103B">
        <w:rPr>
          <w:color w:val="2D3139"/>
          <w:shd w:val="clear" w:color="auto" w:fill="FFFFFF"/>
        </w:rPr>
        <w:t>).</w:t>
      </w:r>
      <w:r w:rsidR="006F6D5C">
        <w:rPr>
          <w:color w:val="2D3139"/>
          <w:shd w:val="clear" w:color="auto" w:fill="FFFFFF"/>
        </w:rPr>
        <w:t xml:space="preserve"> Among these four regions ____ shows the greatest between group difference (), then ____ (), followed by _____ (), and ___ (). </w:t>
      </w:r>
    </w:p>
    <w:p w14:paraId="06893820" w14:textId="47AE9284" w:rsidR="00251166" w:rsidRPr="00E449FD" w:rsidRDefault="00251166" w:rsidP="006F6D5C"/>
    <w:p w14:paraId="1FCE93C2" w14:textId="77777777" w:rsidR="00CC7262" w:rsidRPr="00606362" w:rsidRDefault="00CC7262" w:rsidP="00AB2A30"/>
    <w:p w14:paraId="613B4EA0" w14:textId="6C573CEA" w:rsidR="00D12E6C" w:rsidRDefault="00D12E6C" w:rsidP="00AB2A30">
      <w:r w:rsidRPr="007B6CFB">
        <w:rPr>
          <w:b/>
          <w:bCs/>
        </w:rPr>
        <w:t>Discussion</w:t>
      </w:r>
      <w:r w:rsidRPr="00606362">
        <w:t>:</w:t>
      </w:r>
      <w:r w:rsidR="004C1DA6" w:rsidRPr="00606362">
        <w:t xml:space="preserve"> </w:t>
      </w:r>
    </w:p>
    <w:p w14:paraId="3B95679D" w14:textId="08C1C104" w:rsidR="00F87674" w:rsidRDefault="007A62A6" w:rsidP="002F0E32">
      <w:pPr>
        <w:ind w:firstLine="720"/>
      </w:pPr>
      <w:r w:rsidRPr="00F87674">
        <w:t xml:space="preserve">In this study, we </w:t>
      </w:r>
      <w:r w:rsidR="00B5292B" w:rsidRPr="00F87674">
        <w:t>used automated approaches to identify</w:t>
      </w:r>
      <w:r w:rsidRPr="00F87674">
        <w:t xml:space="preserve"> the </w:t>
      </w:r>
      <w:r w:rsidR="00B5292B" w:rsidRPr="00F87674">
        <w:t xml:space="preserve">signal intensity changes on T1 </w:t>
      </w:r>
      <w:r w:rsidRPr="00F87674">
        <w:t>brain MR</w:t>
      </w:r>
      <w:r w:rsidR="00B5292B" w:rsidRPr="00F87674">
        <w:t xml:space="preserve">I </w:t>
      </w:r>
      <w:r w:rsidR="00F87674" w:rsidRPr="00F87674">
        <w:t>for controls and</w:t>
      </w:r>
      <w:r w:rsidRPr="00F87674">
        <w:t xml:space="preserve"> </w:t>
      </w:r>
      <w:r w:rsidR="00D82793" w:rsidRPr="00F87674">
        <w:t>cirrhosis</w:t>
      </w:r>
      <w:r w:rsidRPr="00F87674">
        <w:t xml:space="preserve">. </w:t>
      </w:r>
      <w:r w:rsidR="00B5292B" w:rsidRPr="00F87674">
        <w:t>The</w:t>
      </w:r>
      <w:r w:rsidR="00D4408B" w:rsidRPr="00F87674">
        <w:t xml:space="preserve"> automated approach showed </w:t>
      </w:r>
      <w:r w:rsidR="006715CC" w:rsidRPr="00F87674">
        <w:t>expected</w:t>
      </w:r>
      <w:r w:rsidR="00F87674" w:rsidRPr="00F87674">
        <w:t xml:space="preserve"> </w:t>
      </w:r>
      <w:r w:rsidR="00D4408B" w:rsidRPr="00F87674">
        <w:t xml:space="preserve">SI ratio </w:t>
      </w:r>
      <w:r w:rsidR="00F87674" w:rsidRPr="00F87674">
        <w:t>difference between control and cirrhosis</w:t>
      </w:r>
      <w:r w:rsidR="00F87674">
        <w:t xml:space="preserve"> (Figure 2).</w:t>
      </w:r>
      <w:r w:rsidR="00F87674" w:rsidRPr="00F87674">
        <w:t xml:space="preserve"> </w:t>
      </w:r>
      <w:r w:rsidR="00B5292B" w:rsidRPr="00F87674">
        <w:t xml:space="preserve">Looking at the signal intensities without </w:t>
      </w:r>
      <w:r w:rsidR="00F87674" w:rsidRPr="00F87674">
        <w:t>calibration</w:t>
      </w:r>
      <w:r w:rsidR="00F87674">
        <w:t xml:space="preserve"> (Figure 3),</w:t>
      </w:r>
      <w:r w:rsidR="00F87674" w:rsidRPr="00F87674">
        <w:t xml:space="preserve"> </w:t>
      </w:r>
      <w:r w:rsidR="00F87674">
        <w:t>w</w:t>
      </w:r>
      <w:r w:rsidR="00BE3B65" w:rsidRPr="00F87674">
        <w:t xml:space="preserve">e did not anticipate an increase in T1 signal intensity </w:t>
      </w:r>
      <w:r w:rsidR="00F87674">
        <w:t>outside of the basal ganglia, such as the cerebral white matter and brainstem. B</w:t>
      </w:r>
      <w:r w:rsidR="00BE3B65" w:rsidRPr="00F87674">
        <w:t>ut this finding is concordant with multiple radiological-pathological correlation studies which noted higher manganese deposition throughout the brain in patients with cirrhosis or portal-systemic shunts</w:t>
      </w:r>
      <w:r w:rsidR="00BE3B65" w:rsidRPr="00F87674">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w0LTY8L3N0eWxlPjwvRGlzcGxheVRleHQ+PHJlY29yZD48ZGF0ZXM+PHB1Yi1kYXRlcz48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k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ZGF0ZXM+PHllYXI+MTk5Njwv
eWVhcj48cHViLWRhdGVzPjxkYXRlPkZlYjwvZGF0ZT48L3B1Yi1kYXRlcz48L2RhdGVzPjxpc2Ju
PjAxOTUtNjEwOCAoUHJpbnQpJiN4RDswMTk1LTYxMDggKExpbmtpbmcpPC9pc2JuPjxhY2Nlc3Np
b24tbnVtPjg5MzgzMDc8L2FjY2Vzc2lvbi1udW0+PHVybHM+PHJlbGF0ZWQtdXJscz48dXJsPmh0
dHBzOi8vd3d3Lm5jYmkubmxtLm5paC5nb3YvcHVibWVkLzg5MzgzMDc8L3VybD48dXJsPmh0dHA6
Ly93d3cuYWpuci5vcmcvY29udGVudC9ham5yLzE3LzIvMzMzLmZ1bGwucGRmPC91cmw+PC9yZWxh
dGVkLXVybHM+PC91cmxzPjwvcmVjb3JkPjwvQ2l0ZT48L0VuZE5vdGU+AG==
</w:fldData>
        </w:fldChar>
      </w:r>
      <w:r w:rsidR="002F0E32">
        <w:instrText xml:space="preserve"> ADDIN EN.CITE </w:instrText>
      </w:r>
      <w:r w:rsidR="002F0E32">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MSw0LTY8L3N0eWxlPjwvRGlzcGxheVRleHQ+PHJlY29yZD48ZGF0ZXM+PHB1Yi1kYXRlcz48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</w:fldData>
        </w:fldChar>
      </w:r>
      <w:r w:rsidR="002F0E32">
        <w:instrText xml:space="preserve"> ADDIN EN.CITE.DATA </w:instrText>
      </w:r>
      <w:r w:rsidR="002F0E32">
        <w:fldChar w:fldCharType="end"/>
      </w:r>
      <w:r w:rsidR="00BE3B65" w:rsidRPr="00F87674">
        <w:fldChar w:fldCharType="separate"/>
      </w:r>
      <w:r w:rsidR="002F0E32" w:rsidRPr="002F0E32">
        <w:rPr>
          <w:noProof/>
          <w:vertAlign w:val="superscript"/>
        </w:rPr>
        <w:t>1,4-6</w:t>
      </w:r>
      <w:r w:rsidR="00BE3B65" w:rsidRPr="00F87674">
        <w:fldChar w:fldCharType="end"/>
      </w:r>
      <w:r w:rsidR="00BE3B65" w:rsidRPr="00F87674">
        <w:t>.  Our findings are also in agreement with a 1996 AJNR study that quantified T1 relaxation time and showed T1 shortening in the cortex and white matter as well as the basal ganglia of patients with chronic liver disease</w:t>
      </w:r>
      <w:r w:rsidR="00BE3B65" w:rsidRPr="00F87674">
        <w:fldChar w:fldCharType="begin"/>
      </w:r>
      <w:r w:rsidR="002F0E32">
        <w:instrText xml:space="preserve"> ADDIN EN.CITE &lt;EndNote&gt;&lt;Cite&gt;&lt;Author&gt;Vymazal&lt;/Author&gt;&lt;Year&gt;1996&lt;/Year&gt;&lt;RecNum&gt;105&lt;/RecNum&gt;&lt;IDText&gt;T1 and T2 alterations in the brains of patients with hepatic cirrhosis&lt;/IDText&gt;&lt;DisplayText&gt;&lt;style face="superscript"&gt;6&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00BE3B65" w:rsidRPr="00F87674">
        <w:fldChar w:fldCharType="separate"/>
      </w:r>
      <w:r w:rsidR="002F0E32" w:rsidRPr="002F0E32">
        <w:rPr>
          <w:noProof/>
          <w:vertAlign w:val="superscript"/>
        </w:rPr>
        <w:t>6</w:t>
      </w:r>
      <w:r w:rsidR="00BE3B65" w:rsidRPr="00F87674">
        <w:fldChar w:fldCharType="end"/>
      </w:r>
      <w:r w:rsidR="00BE3B65" w:rsidRPr="00F87674">
        <w:t xml:space="preserve">.  </w:t>
      </w:r>
      <w:r w:rsidR="00B63548" w:rsidRPr="00F87674">
        <w:t xml:space="preserve">In addition, </w:t>
      </w:r>
      <w:proofErr w:type="spellStart"/>
      <w:r w:rsidR="00B63548" w:rsidRPr="00F87674">
        <w:rPr>
          <w:i/>
          <w:iCs/>
        </w:rPr>
        <w:t>Iwasa</w:t>
      </w:r>
      <w:proofErr w:type="spellEnd"/>
      <w:r w:rsidR="00B63548" w:rsidRPr="00F87674">
        <w:rPr>
          <w:i/>
          <w:iCs/>
        </w:rPr>
        <w:t xml:space="preserve"> et al</w:t>
      </w:r>
      <w:r w:rsidR="00B63548" w:rsidRPr="00F87674">
        <w:t xml:space="preserve">. performed a study in 1998 evaluating magnetization transfer contrast of different brain regions between control and cirrhotic patients and found abnormal magnetization transfer ratio in otherwise normal appearing cerebral regions </w:t>
      </w:r>
      <w:r w:rsidR="00B63548" w:rsidRPr="00F87674">
        <w:fldChar w:fldCharType="begin"/>
      </w:r>
      <w:r w:rsidR="002F0E32">
        <w:instrText xml:space="preserve"> ADDIN EN.CITE &lt;EndNote&gt;&lt;Cite&gt;&lt;Author&gt;Iwasa&lt;/Author&gt;&lt;Year&gt;1999&lt;/Year&gt;&lt;RecNum&gt;97&lt;/RecNum&gt;&lt;DisplayText&gt;&lt;style face="superscript"&gt;10&lt;/style&gt;&lt;/DisplayText&gt;&lt;record&gt;&lt;rec-number&gt;97&lt;/rec-number&gt;&lt;foreign-keys&gt;&lt;key app="EN" db-id="0tedww2we9dfa9e02sqxs9z4revd5pafafd5" timestamp="1569536402"&gt;97&lt;/key&gt;&lt;/foreign-keys&gt;&lt;ref-type name="Journal Article"&gt;17&lt;/ref-type&gt;&lt;contributors&gt;&lt;authors&gt;&lt;author&gt;Iwasa, M.&lt;/author&gt;&lt;author&gt;Kinosada, Y.&lt;/author&gt;&lt;author&gt;Nakatsuka, A.&lt;/author&gt;&lt;author&gt;Watanabe, S.&lt;/author&gt;&lt;author&gt;Adachi, Y.&lt;/author&gt;&lt;/authors&gt;&lt;/contributors&gt;&lt;auth-address&gt;Third Department of Internal Medicine, Mie University School of Medicine, Tsu City, Japan.&lt;/auth-address&gt;&lt;titles&gt;&lt;title&gt;Magnetization transfer contrast of various regions of the brain in liver cirrhosis&lt;/title&gt;&lt;secondary-title&gt;AJNR Am J Neuroradiol&lt;/secondary-title&gt;&lt;/titles&gt;&lt;periodical&gt;&lt;full-title&gt;AJNR Am J Neuroradiol&lt;/full-title&gt;&lt;/periodical&gt;&lt;pages&gt;652-4&lt;/pages&gt;&lt;volume&gt;20&lt;/volume&gt;&lt;number&gt;4&lt;/number&gt;&lt;edition&gt;1999/05/13&lt;/edition&gt;&lt;keywords&gt;&lt;keyword&gt;Brain/*pathology&lt;/keyword&gt;&lt;keyword&gt;Case-Control Studies&lt;/keyword&gt;&lt;keyword&gt;Female&lt;/keyword&gt;&lt;keyword&gt;Globus Pallidus/pathology&lt;/keyword&gt;&lt;keyword&gt;Hepatitis B/pathology&lt;/keyword&gt;&lt;keyword&gt;Hepatitis C/pathology&lt;/keyword&gt;&lt;keyword&gt;Hippocampus/pathology&lt;/keyword&gt;&lt;keyword&gt;Humans&lt;/keyword&gt;&lt;keyword&gt;Liver Cirrhosis/*pathology/virology&lt;/keyword&gt;&lt;keyword&gt;Liver Cirrhosis, Alcoholic/pathology&lt;/keyword&gt;&lt;keyword&gt;Magnetic Resonance Imaging/*methods&lt;/keyword&gt;&lt;keyword&gt;Male&lt;/keyword&gt;&lt;keyword&gt;Middle Aged&lt;/keyword&gt;&lt;keyword&gt;Parietal Lobe/pathology&lt;/keyword&gt;&lt;keyword&gt;Putamen/pathology&lt;/keyword&gt;&lt;keyword&gt;Thalamic Nuclei/pathology&lt;/keyword&gt;&lt;keyword&gt;Thalamus/pathology&lt;/keyword&gt;&lt;/keywords&gt;&lt;dates&gt;&lt;year&gt;1999&lt;/year&gt;&lt;pub-dates&gt;&lt;date&gt;Apr&lt;/date&gt;&lt;/pub-dates&gt;&lt;/dates&gt;&lt;isbn&gt;0195-6108 (Print)&amp;#xD;0195-6108 (Linking)&lt;/isbn&gt;&lt;accession-num&gt;10319977&lt;/accession-num&gt;&lt;urls&gt;&lt;related-urls&gt;&lt;url&gt;https://www.ncbi.nlm.nih.gov/pubmed/10319977&lt;/url&gt;&lt;url&gt;http://www.ajnr.org/content/ajnr/20/4/652.full.pdf&lt;/url&gt;&lt;/related-urls&gt;&lt;/urls&gt;&lt;/record&gt;&lt;/Cite&gt;&lt;/EndNote&gt;</w:instrText>
      </w:r>
      <w:r w:rsidR="00B63548" w:rsidRPr="00F87674">
        <w:fldChar w:fldCharType="separate"/>
      </w:r>
      <w:r w:rsidR="002F0E32" w:rsidRPr="002F0E32">
        <w:rPr>
          <w:noProof/>
          <w:vertAlign w:val="superscript"/>
        </w:rPr>
        <w:t>10</w:t>
      </w:r>
      <w:r w:rsidR="00B63548" w:rsidRPr="00F87674">
        <w:fldChar w:fldCharType="end"/>
      </w:r>
      <w:r w:rsidR="00B63548" w:rsidRPr="00F87674">
        <w:t>.</w:t>
      </w:r>
    </w:p>
    <w:p w14:paraId="5EB10878" w14:textId="1AB98C91" w:rsidR="00AB2A30" w:rsidRPr="002F0E32" w:rsidRDefault="00F87674" w:rsidP="002F0E32">
      <w:pPr>
        <w:ind w:firstLine="720"/>
      </w:pPr>
      <w:r w:rsidRPr="002F0E32">
        <w:t>T1 SI increase between cirrhosis and controls for all the evaluated brain regions</w:t>
      </w:r>
      <w:r w:rsidR="002F0E32" w:rsidRPr="002F0E32">
        <w:t xml:space="preserve"> </w:t>
      </w:r>
      <w:r w:rsidRPr="002F0E32">
        <w:t>indicates widespread manganese deposition beyond areas typically associated with cirrhosis in imaging studies.</w:t>
      </w:r>
      <w:r w:rsidR="002F0E32" w:rsidRPr="002F0E32">
        <w:t xml:space="preserve"> </w:t>
      </w:r>
      <w:r w:rsidR="00BE3B65" w:rsidRPr="002F0E32">
        <w:t xml:space="preserve">This raises the question of why other studies have not reported T1 signal abnormalities outside the basal ganglia. </w:t>
      </w:r>
      <w:r w:rsidR="00B63548" w:rsidRPr="002F0E32">
        <w:t xml:space="preserve">The manganese concentrations are highest in the basal ganglia and T1 </w:t>
      </w:r>
      <w:r w:rsidR="002F0E32" w:rsidRPr="002F0E32">
        <w:lastRenderedPageBreak/>
        <w:t>SI increase</w:t>
      </w:r>
      <w:r w:rsidR="00B63548" w:rsidRPr="002F0E32">
        <w:t xml:space="preserve"> is most apparent in this location, likely explaining why imaging studies have focused on this region as a marker of cirrhosis. Studies</w:t>
      </w:r>
      <w:r w:rsidR="00BE3B65" w:rsidRPr="002F0E32">
        <w:t xml:space="preserve"> were </w:t>
      </w:r>
      <w:r w:rsidR="00B63548" w:rsidRPr="002F0E32">
        <w:t xml:space="preserve">then </w:t>
      </w:r>
      <w:r w:rsidR="00BE3B65" w:rsidRPr="002F0E32">
        <w:t xml:space="preserve">limited in their ability to identify diffuse signal changes since they utilized background tissue signal as a normalization factor to create intensity ratios for the basal ganglia. </w:t>
      </w:r>
      <w:r w:rsidR="00B63548" w:rsidRPr="002F0E32">
        <w:t xml:space="preserve">This normalization is necessary in </w:t>
      </w:r>
      <w:r w:rsidR="00BE3B65" w:rsidRPr="002F0E32">
        <w:t xml:space="preserve">clinical studies </w:t>
      </w:r>
      <w:r w:rsidR="00B63548" w:rsidRPr="002F0E32">
        <w:t xml:space="preserve">that </w:t>
      </w:r>
      <w:r w:rsidR="00BE3B65" w:rsidRPr="002F0E32">
        <w:t xml:space="preserve">include images obtained on different scanners that make direct comparison of intensity values unreliable. </w:t>
      </w:r>
      <w:r w:rsidR="00B63548" w:rsidRPr="002F0E32">
        <w:t>Since all areas exhibited some degree of T1 signal intensity change, only areas with even more exaggerated differences can therefore be identified. Unfortunately, even for the basal ganglia, this still can alter the nature of associations or cause a decrease in statistical power as the normalization factor is also impacted by the disease process being studied.  Our findings therefor</w:t>
      </w:r>
      <w:r w:rsidR="002F0E32" w:rsidRPr="002F0E32">
        <w:t>e</w:t>
      </w:r>
      <w:r w:rsidR="00B63548" w:rsidRPr="002F0E32">
        <w:t xml:space="preserve"> point to limitations of the current clinical approach to evaluation of SI using ratios for evaluation of diffuse disease processes.  </w:t>
      </w:r>
    </w:p>
    <w:p w14:paraId="4653B550" w14:textId="40BD3D81" w:rsidR="00606362" w:rsidRPr="002F0E32" w:rsidRDefault="00A07313" w:rsidP="002F0E32">
      <w:pPr>
        <w:ind w:firstLine="720"/>
      </w:pPr>
      <w:r>
        <w:t xml:space="preserve">The imaging software, </w:t>
      </w:r>
      <w:r w:rsidR="00AB2A30" w:rsidRPr="00606362">
        <w:t>FreeSurfer</w:t>
      </w:r>
      <w:r>
        <w:t>,</w:t>
      </w:r>
      <w:r w:rsidR="00AB2A30" w:rsidRPr="00606362">
        <w:t xml:space="preserve"> provides some degree of standardization by performing automatic correction and standardization of image intensity values</w:t>
      </w:r>
      <w:r w:rsidR="00B23306">
        <w:fldChar w:fldCharType="begin"/>
      </w:r>
      <w:r w:rsidR="00B23306">
        <w:instrText xml:space="preserve"> ADDIN EN.CITE &lt;EndNote&gt;&lt;Cite&gt;&lt;Author&gt;Dale&lt;/Author&gt;&lt;Year&gt;1999&lt;/Year&gt;&lt;RecNum&gt;6&lt;/RecNum&gt;&lt;DisplayText&gt;&lt;style face="superscript"&gt;9&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B23306">
        <w:fldChar w:fldCharType="separate"/>
      </w:r>
      <w:r w:rsidR="00B23306" w:rsidRPr="00B23306">
        <w:rPr>
          <w:noProof/>
          <w:vertAlign w:val="superscript"/>
        </w:rPr>
        <w:t>9</w:t>
      </w:r>
      <w:r w:rsidR="00B23306">
        <w:fldChar w:fldCharType="end"/>
      </w:r>
      <w:r w:rsidR="00AB2A30" w:rsidRPr="00606362">
        <w:t>; analyzing signal intensities across scanners will likely require more standardization such as with the use of phantoms and may still require scanner specific reference ranges.  New imaging sequences such as synthetic MRI</w:t>
      </w:r>
      <w:r w:rsidR="00AB2A30" w:rsidRPr="0032563E">
        <w:fldChar w:fldCharType="begin">
          <w:fldData xml:space="preserve">PEVuZE5vdGU+PENpdGU+PEF1dGhvcj5UYW5lbmJhdW08L0F1dGhvcj48WWVhcj4yMDE3PC9ZZWFy
PjxSZWNOdW0+MTI0PC9SZWNOdW0+PERpc3BsYXlUZXh0PjxzdHlsZSBmYWNlPSJzdXBlcnNjcmlw
dCI+MTE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2F0E32">
        <w:instrText xml:space="preserve"> ADDIN EN.CITE </w:instrText>
      </w:r>
      <w:r w:rsidR="002F0E32">
        <w:fldChar w:fldCharType="begin">
          <w:fldData xml:space="preserve">PEVuZE5vdGU+PENpdGU+PEF1dGhvcj5UYW5lbmJhdW08L0F1dGhvcj48WWVhcj4yMDE3PC9ZZWFy
PjxSZWNOdW0+MTI0PC9SZWNOdW0+PERpc3BsYXlUZXh0PjxzdHlsZSBmYWNlPSJzdXBlcnNjcmlw
dCI+MTE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rsidR="002F0E32">
        <w:instrText xml:space="preserve"> ADDIN EN.CITE.DATA </w:instrText>
      </w:r>
      <w:r w:rsidR="002F0E32">
        <w:fldChar w:fldCharType="end"/>
      </w:r>
      <w:r w:rsidR="00AB2A30" w:rsidRPr="0032563E">
        <w:fldChar w:fldCharType="separate"/>
      </w:r>
      <w:r w:rsidR="002F0E32" w:rsidRPr="002F0E32">
        <w:rPr>
          <w:noProof/>
          <w:vertAlign w:val="superscript"/>
        </w:rPr>
        <w:t>11</w:t>
      </w:r>
      <w:r w:rsidR="00AB2A30" w:rsidRPr="0032563E">
        <w:fldChar w:fldCharType="end"/>
      </w:r>
      <w:r w:rsidR="00AB2A30" w:rsidRPr="00606362">
        <w:t xml:space="preserve"> which provide T1 and T2 quantification may excel at identifying manganese related T1 shortening. </w:t>
      </w:r>
      <w:r w:rsidR="00D66901" w:rsidRPr="0032563E">
        <w:t xml:space="preserve">Automatic identification of T1 SI increase allows for a simple, yet rapid diagnosis and characterization of manganese deposition in advanced liver disease and other pathologies using a relatively ubiquitous imaging modality. Several issues will need to be addressed for widespread clinical adoption.  </w:t>
      </w:r>
      <w:r w:rsidR="00B95B08" w:rsidRPr="0032563E">
        <w:t xml:space="preserve">The automated approach used in this study to identify T1 shortening will also reflect gadolinium deposition that may occur after MRI scans with contrast </w:t>
      </w:r>
      <w:r w:rsidR="00ED4846" w:rsidRPr="0032563E">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y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2F0E32">
        <w:instrText xml:space="preserve"> ADDIN EN.CITE </w:instrText>
      </w:r>
      <w:r w:rsidR="002F0E32">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Ey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2F0E32">
        <w:instrText xml:space="preserve"> ADDIN EN.CITE.DATA </w:instrText>
      </w:r>
      <w:r w:rsidR="002F0E32">
        <w:fldChar w:fldCharType="end"/>
      </w:r>
      <w:r w:rsidR="00ED4846" w:rsidRPr="0032563E">
        <w:fldChar w:fldCharType="separate"/>
      </w:r>
      <w:r w:rsidR="002F0E32" w:rsidRPr="002F0E32">
        <w:rPr>
          <w:noProof/>
          <w:vertAlign w:val="superscript"/>
        </w:rPr>
        <w:t>12</w:t>
      </w:r>
      <w:r w:rsidR="00ED4846" w:rsidRPr="0032563E">
        <w:fldChar w:fldCharType="end"/>
      </w:r>
      <w:r w:rsidR="00B95B08" w:rsidRPr="0032563E">
        <w:t xml:space="preserve">.  </w:t>
      </w:r>
      <w:r w:rsidR="00AD320D" w:rsidRPr="0032563E">
        <w:t>Th</w:t>
      </w:r>
      <w:r w:rsidR="00221839">
        <w:t>is was not an issue in our current study as our</w:t>
      </w:r>
      <w:r w:rsidR="00AD320D" w:rsidRPr="0032563E">
        <w:t xml:space="preserve"> </w:t>
      </w:r>
      <w:r w:rsidR="00E36F58" w:rsidRPr="0032563E">
        <w:t xml:space="preserve">participants were followed clinically with ultrasound and CT </w:t>
      </w:r>
      <w:r w:rsidR="00221839">
        <w:t xml:space="preserve">for surveillance of hepatocellular cancer </w:t>
      </w:r>
      <w:r w:rsidR="00E36F58" w:rsidRPr="0032563E">
        <w:t xml:space="preserve">and had not received gadolinium.  </w:t>
      </w:r>
      <w:r w:rsidR="00221839">
        <w:t>Our practice follows the c</w:t>
      </w:r>
      <w:r w:rsidR="00E36F58" w:rsidRPr="0032563E">
        <w:t xml:space="preserve">urrent American Association for the Study of Liver Diseases guidelines </w:t>
      </w:r>
      <w:r w:rsidR="00221839">
        <w:t xml:space="preserve">that </w:t>
      </w:r>
      <w:r w:rsidR="00E36F58" w:rsidRPr="0032563E">
        <w:t>favor ultrasound rather than gadolinium-contrast for surveillance for hepatocellular carcinoma in patients with cirrhosis</w:t>
      </w:r>
      <w:r w:rsidR="00ED4846" w:rsidRPr="0032563E">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z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2F0E32">
        <w:instrText xml:space="preserve"> ADDIN EN.CITE </w:instrText>
      </w:r>
      <w:r w:rsidR="002F0E32">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Ez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2F0E32">
        <w:instrText xml:space="preserve"> ADDIN EN.CITE.DATA </w:instrText>
      </w:r>
      <w:r w:rsidR="002F0E32">
        <w:fldChar w:fldCharType="end"/>
      </w:r>
      <w:r w:rsidR="00ED4846" w:rsidRPr="0032563E">
        <w:fldChar w:fldCharType="separate"/>
      </w:r>
      <w:r w:rsidR="002F0E32" w:rsidRPr="002F0E32">
        <w:rPr>
          <w:noProof/>
          <w:vertAlign w:val="superscript"/>
        </w:rPr>
        <w:t>13</w:t>
      </w:r>
      <w:r w:rsidR="00ED4846" w:rsidRPr="0032563E">
        <w:fldChar w:fldCharType="end"/>
      </w:r>
      <w:r w:rsidR="00E36F58" w:rsidRPr="0032563E">
        <w:t xml:space="preserve">.  </w:t>
      </w:r>
      <w:r w:rsidR="00BB7804" w:rsidRPr="0032563E">
        <w:t xml:space="preserve">Confounding due to effects of gadolinium </w:t>
      </w:r>
      <w:r w:rsidR="00D66901" w:rsidRPr="0032563E">
        <w:t>may be</w:t>
      </w:r>
      <w:r w:rsidR="00EA73A9" w:rsidRPr="0032563E">
        <w:t xml:space="preserve"> less of an issue </w:t>
      </w:r>
      <w:r w:rsidR="000F149C" w:rsidRPr="0032563E">
        <w:t xml:space="preserve">in the future </w:t>
      </w:r>
      <w:r w:rsidR="00EA73A9" w:rsidRPr="0032563E">
        <w:t xml:space="preserve">as </w:t>
      </w:r>
      <w:r w:rsidR="00DA1971" w:rsidRPr="0032563E">
        <w:t>linear contrast agents</w:t>
      </w:r>
      <w:r w:rsidR="00BB7804" w:rsidRPr="0032563E">
        <w:t xml:space="preserve"> implicated in tissue deposition</w:t>
      </w:r>
      <w:r w:rsidR="00D848EE" w:rsidRPr="0032563E">
        <w:t xml:space="preserve"> </w:t>
      </w:r>
      <w:r w:rsidR="00D848EE" w:rsidRPr="0032563E">
        <w:fldChar w:fldCharType="begin"/>
      </w:r>
      <w:r w:rsidR="002F0E32">
        <w:instrText xml:space="preserve"> ADDIN EN.CITE &lt;EndNote&gt;&lt;Cite&gt;&lt;Author&gt;Choi&lt;/Author&gt;&lt;Year&gt;2019&lt;/Year&gt;&lt;RecNum&gt;2207&lt;/RecNum&gt;&lt;DisplayText&gt;&lt;style face="superscript"&gt;14&lt;/style&gt;&lt;/DisplayText&gt;&lt;record&gt;&lt;rec-number&gt;2207&lt;/rec-number&gt;&lt;foreign-keys&gt;&lt;key app="EN" db-id="90epv209k2sseaezrt1psvvnevadsetaz20s" timestamp="1564684389"&gt;2207&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32563E">
        <w:fldChar w:fldCharType="separate"/>
      </w:r>
      <w:r w:rsidR="002F0E32" w:rsidRPr="002F0E32">
        <w:rPr>
          <w:noProof/>
          <w:vertAlign w:val="superscript"/>
        </w:rPr>
        <w:t>14</w:t>
      </w:r>
      <w:r w:rsidR="00D848EE" w:rsidRPr="0032563E">
        <w:fldChar w:fldCharType="end"/>
      </w:r>
      <w:r w:rsidR="00BB7804" w:rsidRPr="0032563E">
        <w:t xml:space="preserve"> are replaced with m</w:t>
      </w:r>
      <w:r w:rsidR="00EA73A9" w:rsidRPr="0032563E">
        <w:t xml:space="preserve">acrocyclic agents.  </w:t>
      </w:r>
    </w:p>
    <w:p w14:paraId="5B77FBEA" w14:textId="644159A9" w:rsidR="00362949" w:rsidRDefault="00221839" w:rsidP="00AB2A30">
      <w:pPr>
        <w:ind w:firstLine="720"/>
      </w:pPr>
      <w:r>
        <w:t>In this study, w</w:t>
      </w:r>
      <w:r w:rsidRPr="0032563E">
        <w:t xml:space="preserve">e </w:t>
      </w:r>
      <w:r>
        <w:t>are</w:t>
      </w:r>
      <w:r w:rsidRPr="0032563E">
        <w:t xml:space="preserve"> able to assess T1 intensity for individual regions as we used the same scanner and the same sequence.  FSPGR technique provide</w:t>
      </w:r>
      <w:r>
        <w:t>s</w:t>
      </w:r>
      <w:r w:rsidRPr="0032563E">
        <w:t xml:space="preserve"> high-resolution images needed for automatic segmentation.  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Pr="0032563E">
        <w:fldChar w:fldCharType="begin"/>
      </w:r>
      <w:r w:rsidR="002F0E32">
        <w:instrText xml:space="preserve"> ADDIN EN.CITE &lt;EndNote&gt;&lt;Cite&gt;&lt;Author&gt;Crombé&lt;/Author&gt;&lt;Year&gt;2015&lt;/Year&gt;&lt;RecNum&gt;2208&lt;/RecNum&gt;&lt;DisplayText&gt;&lt;style face="superscript"&gt;15&lt;/style&gt;&lt;/DisplayText&gt;&lt;record&gt;&lt;rec-number&gt;2208&lt;/rec-number&gt;&lt;foreign-keys&gt;&lt;key app="EN" db-id="90epv209k2sseaezrt1psvvnevadsetaz20s" timestamp="1564684552"&gt;2208&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abbr-1&gt;Am J Neuroradiol&lt;/abbr-1&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Pr="0032563E">
        <w:fldChar w:fldCharType="separate"/>
      </w:r>
      <w:r w:rsidR="002F0E32" w:rsidRPr="002F0E32">
        <w:rPr>
          <w:noProof/>
          <w:vertAlign w:val="superscript"/>
        </w:rPr>
        <w:t>15</w:t>
      </w:r>
      <w:r w:rsidRPr="0032563E">
        <w:fldChar w:fldCharType="end"/>
      </w:r>
      <w:r w:rsidRPr="0032563E">
        <w:t>.</w:t>
      </w:r>
      <w:r>
        <w:t xml:space="preserve">  </w:t>
      </w:r>
      <w:r w:rsidR="00E31257" w:rsidRPr="0032563E">
        <w:t xml:space="preserve">Further work is needed to determine the sensitivity of different T1 weighted sequences in identifying manganese.  </w:t>
      </w:r>
      <w:r w:rsidRPr="0032563E">
        <w:t>Additionally, we used T1 signal intensity values generated as part of the Freesurfer image analysis pipeline</w:t>
      </w:r>
      <w:r>
        <w:t xml:space="preserve">, which normalizes images intensity to </w:t>
      </w:r>
      <w:r w:rsidRPr="0032563E">
        <w:t>further minimize remaining technical differences</w:t>
      </w:r>
      <w:r>
        <w:t xml:space="preserve"> and </w:t>
      </w:r>
      <w:r w:rsidRPr="0032563E">
        <w:t>corrects for fluctuations in signal intensity that may interfere with intensity-based segmentation</w:t>
      </w:r>
      <w:r w:rsidRPr="0032563E">
        <w:fldChar w:fldCharType="begin"/>
      </w:r>
      <w:r w:rsidR="002F0E32">
        <w:instrText xml:space="preserve"> ADDIN EN.CITE &lt;EndNote&gt;&lt;Cite&gt;&lt;Author&gt;Reuter&lt;/Author&gt;&lt;Year&gt;2012&lt;/Year&gt;&lt;RecNum&gt;0&lt;/RecNum&gt;&lt;IDText&gt;Within-subject template estimation for unbiased longitudinal image analysis&lt;/IDText&gt;&lt;DisplayText&gt;&lt;style face="superscript"&gt;16&lt;/style&gt;&lt;/DisplayText&gt;&lt;record&gt;&lt;dates&gt;&lt;pub-dates&gt;&lt;date&gt;Jul 16&lt;/date&gt;&lt;/pub-dates&gt;&lt;year&gt;2012&lt;/year&gt;&lt;/dates&gt;&lt;keywords&gt;&lt;keyword&gt;*Algorithms&lt;/keyword&gt;&lt;keyword&gt;Brain/*anatomy &amp;amp; histology/*physiology&lt;/keyword&gt;&lt;keyword&gt;Humans&lt;/keyword&gt;&lt;keyword&gt;Image Interpretation, Computer-Assisted/*methods&lt;/keyword&gt;&lt;keyword&gt;Magnetic Resonance Imaging/*methods&lt;/keyword&gt;&lt;/keywords&gt;&lt;isbn&gt;1053-8119&lt;/isbn&gt;&lt;custom2&gt;PMC3389460&lt;/custom2&gt;&lt;titles&gt;&lt;title&gt;Within-subject template estimation for unbiased longitudinal image analysis&lt;/title&gt;&lt;secondary-title&gt;Neuroimage&lt;/secondary-title&gt;&lt;/titles&gt;&lt;pages&gt;1402-18&lt;/pages&gt;&lt;number&gt;4&lt;/number&gt;&lt;contributors&gt;&lt;authors&gt;&lt;author&gt;Reuter, M.&lt;/author&gt;&lt;author&gt;Schmansky, N. J.&lt;/author&gt;&lt;author&gt;Rosas, H. D.&lt;/author&gt;&lt;author&gt;Fischl, B.&lt;/author&gt;&lt;/authors&gt;&lt;/contributors&gt;&lt;edition&gt;2012/03/21&lt;/edition&gt;&lt;language&gt;eng&lt;/language&gt;&lt;added-date format="utc"&gt;1565571828&lt;/added-date&gt;&lt;ref-type name="Journal Article"&gt;17&lt;/ref-type&gt;&lt;auth-address&gt;Massachusetts General Hospital/Harvard Medical School, Boston, MA, USA. mreuter@nmr.mgh.harvard.edu&lt;/auth-address&gt;&lt;remote-database-provider&gt;NLM&lt;/remote-database-provider&gt;&lt;rec-number&gt;163&lt;/rec-number&gt;&lt;last-updated-date format="utc"&gt;1565571828&lt;/last-updated-date&gt;&lt;accession-num&gt;22430496&lt;/accession-num&gt;&lt;custom6&gt;NIHMS363223&lt;/custom6&gt;&lt;electronic-resource-num&gt;10.1016/j.neuroimage.2012.02.084&lt;/electronic-resource-num&gt;&lt;volume&gt;61&lt;/volume&gt;&lt;/record&gt;&lt;/Cite&gt;&lt;/EndNote&gt;</w:instrText>
      </w:r>
      <w:r w:rsidRPr="0032563E">
        <w:fldChar w:fldCharType="separate"/>
      </w:r>
      <w:r w:rsidR="002F0E32" w:rsidRPr="002F0E32">
        <w:rPr>
          <w:noProof/>
          <w:vertAlign w:val="superscript"/>
        </w:rPr>
        <w:t>16</w:t>
      </w:r>
      <w:r w:rsidRPr="0032563E">
        <w:fldChar w:fldCharType="end"/>
      </w:r>
      <w:r w:rsidRPr="0032563E">
        <w:t xml:space="preserve">.  </w:t>
      </w:r>
      <w:r w:rsidR="00EB036B" w:rsidRPr="0032563E">
        <w:t xml:space="preserve">A </w:t>
      </w:r>
      <w:r>
        <w:t>standardized</w:t>
      </w:r>
      <w:r w:rsidR="00EB036B" w:rsidRPr="0032563E">
        <w:t xml:space="preserve"> approach </w:t>
      </w:r>
      <w:r>
        <w:t xml:space="preserve">to generating signal intensities of MRI images is </w:t>
      </w:r>
      <w:r w:rsidR="002F0E32">
        <w:t>needed</w:t>
      </w:r>
      <w:r>
        <w:t xml:space="preserve"> to help </w:t>
      </w:r>
      <w:r w:rsidR="00EB036B" w:rsidRPr="0032563E">
        <w:t xml:space="preserve">facilitate clinical use across different scanners </w:t>
      </w:r>
      <w:r>
        <w:t xml:space="preserve">which </w:t>
      </w:r>
      <w:r w:rsidR="00EB036B" w:rsidRPr="0032563E">
        <w:t>may involve standardizing T1 values using a phantom scanned at each site</w:t>
      </w:r>
      <w:r w:rsidR="0074127F">
        <w:t xml:space="preserve">. </w:t>
      </w:r>
      <w:r w:rsidR="00EB036B" w:rsidRPr="0032563E">
        <w:t xml:space="preserve">Alternatively, newer synthetic MRI sequences calculate T1 and T2 relaxation which are objective properties that should not vary between scanners given appropriate quality controls.  </w:t>
      </w:r>
    </w:p>
    <w:p w14:paraId="10199DE6" w14:textId="77777777" w:rsidR="00362949" w:rsidRPr="0032563E" w:rsidRDefault="00362949" w:rsidP="00AB2A30"/>
    <w:p w14:paraId="2621FE71" w14:textId="78DACF94" w:rsidR="00136220" w:rsidRDefault="00362949" w:rsidP="00136220">
      <w:r>
        <w:t>Conclusion:</w:t>
      </w:r>
    </w:p>
    <w:p w14:paraId="59840487" w14:textId="3178533F" w:rsidR="00C66174" w:rsidRPr="002F0E32" w:rsidRDefault="00136220" w:rsidP="00AB2A30">
      <w:pPr>
        <w:rPr>
          <w:color w:val="2D3139"/>
          <w:shd w:val="clear" w:color="auto" w:fill="FFFFFF"/>
        </w:rPr>
        <w:sectPr w:rsidR="00C66174" w:rsidRPr="002F0E32" w:rsidSect="00DA0A17">
          <w:footerReference w:type="even" r:id="rId11"/>
          <w:footerReference w:type="default" r:id="rId12"/>
          <w:pgSz w:w="12240" w:h="15840"/>
          <w:pgMar w:top="1440" w:right="1440" w:bottom="1440" w:left="1440" w:header="720" w:footer="720" w:gutter="0"/>
          <w:cols w:space="720"/>
          <w:docGrid w:linePitch="360"/>
        </w:sectPr>
      </w:pPr>
      <w:r>
        <w:rPr>
          <w:color w:val="2D3139"/>
          <w:shd w:val="clear" w:color="auto" w:fill="FFFFFF"/>
        </w:rPr>
        <w:t xml:space="preserve">We </w:t>
      </w:r>
      <w:r w:rsidRPr="001E38C6">
        <w:rPr>
          <w:color w:val="2D3139"/>
          <w:shd w:val="clear" w:color="auto" w:fill="FFFFFF"/>
        </w:rPr>
        <w:t>identified increased T1 SI, indicating Mn deposition</w:t>
      </w:r>
      <w:r>
        <w:rPr>
          <w:color w:val="2D3139"/>
          <w:shd w:val="clear" w:color="auto" w:fill="FFFFFF"/>
        </w:rPr>
        <w:t>,</w:t>
      </w:r>
      <w:r w:rsidRPr="001E38C6">
        <w:rPr>
          <w:color w:val="2D3139"/>
          <w:shd w:val="clear" w:color="auto" w:fill="FFFFFF"/>
        </w:rPr>
        <w:t xml:space="preserve"> in the cerebral white matter and the brainstem</w:t>
      </w:r>
      <w:r>
        <w:rPr>
          <w:color w:val="2D3139"/>
          <w:shd w:val="clear" w:color="auto" w:fill="FFFFFF"/>
        </w:rPr>
        <w:t xml:space="preserve"> as well as in the globus pallidus and putamen</w:t>
      </w:r>
      <w:r w:rsidRPr="001E38C6">
        <w:rPr>
          <w:color w:val="2D3139"/>
          <w:shd w:val="clear" w:color="auto" w:fill="FFFFFF"/>
        </w:rPr>
        <w:t>.</w:t>
      </w:r>
      <w:r>
        <w:rPr>
          <w:color w:val="2D3139"/>
          <w:shd w:val="clear" w:color="auto" w:fill="FFFFFF"/>
        </w:rPr>
        <w:t xml:space="preserve">  Our findings are </w:t>
      </w:r>
      <w:r w:rsidRPr="001E38C6">
        <w:rPr>
          <w:color w:val="2D3139"/>
          <w:shd w:val="clear" w:color="auto" w:fill="FFFFFF"/>
        </w:rPr>
        <w:t xml:space="preserve">consistent with </w:t>
      </w:r>
      <w:r w:rsidRPr="001E38C6">
        <w:rPr>
          <w:color w:val="2D3139"/>
          <w:shd w:val="clear" w:color="auto" w:fill="FFFFFF"/>
        </w:rPr>
        <w:lastRenderedPageBreak/>
        <w:t>pathology studies showing global Mn deposition</w:t>
      </w:r>
      <w:r>
        <w:rPr>
          <w:color w:val="2D3139"/>
          <w:shd w:val="clear" w:color="auto" w:fill="FFFFFF"/>
        </w:rPr>
        <w:fldChar w:fldCharType="begin">
          <w:fldData xml:space="preserve">PEVuZE5vdGU+PENpdGU+PEF1dGhvcj5NYWVkYTwvQXV0aG9yPjxZZWFyPjE5OTc8L1llYXI+PFJl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</w:fldData>
        </w:fldChar>
      </w:r>
      <w:r w:rsidR="002F0E32">
        <w:rPr>
          <w:color w:val="2D3139"/>
          <w:shd w:val="clear" w:color="auto" w:fill="FFFFFF"/>
        </w:rPr>
        <w:instrText xml:space="preserve"> ADDIN EN.CITE </w:instrText>
      </w:r>
      <w:r w:rsidR="002F0E32">
        <w:rPr>
          <w:color w:val="2D3139"/>
          <w:shd w:val="clear" w:color="auto" w:fill="FFFFFF"/>
        </w:rPr>
        <w:fldChar w:fldCharType="begin">
          <w:fldData xml:space="preserve">PEVuZE5vdGU+PENpdGU+PEF1dGhvcj5NYWVkYTwvQXV0aG9yPjxZZWFyPjE5OTc8L1llYXI+PFJl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</w:fldData>
        </w:fldChar>
      </w:r>
      <w:r w:rsidR="002F0E32">
        <w:rPr>
          <w:color w:val="2D3139"/>
          <w:shd w:val="clear" w:color="auto" w:fill="FFFFFF"/>
        </w:rPr>
        <w:instrText xml:space="preserve"> ADDIN EN.CITE.DATA </w:instrText>
      </w:r>
      <w:r w:rsidR="002F0E32">
        <w:rPr>
          <w:color w:val="2D3139"/>
          <w:shd w:val="clear" w:color="auto" w:fill="FFFFFF"/>
        </w:rPr>
      </w:r>
      <w:r w:rsidR="002F0E32">
        <w:rPr>
          <w:color w:val="2D3139"/>
          <w:shd w:val="clear" w:color="auto" w:fill="FFFFFF"/>
        </w:rPr>
        <w:fldChar w:fldCharType="end"/>
      </w:r>
      <w:r>
        <w:rPr>
          <w:color w:val="2D3139"/>
          <w:shd w:val="clear" w:color="auto" w:fill="FFFFFF"/>
        </w:rPr>
        <w:fldChar w:fldCharType="separate"/>
      </w:r>
      <w:r w:rsidR="002F0E32" w:rsidRPr="002F0E32">
        <w:rPr>
          <w:noProof/>
          <w:color w:val="2D3139"/>
          <w:shd w:val="clear" w:color="auto" w:fill="FFFFFF"/>
          <w:vertAlign w:val="superscript"/>
        </w:rPr>
        <w:t>17</w:t>
      </w:r>
      <w:r>
        <w:rPr>
          <w:color w:val="2D3139"/>
          <w:shd w:val="clear" w:color="auto" w:fill="FFFFFF"/>
        </w:rPr>
        <w:fldChar w:fldCharType="end"/>
      </w:r>
      <w:r w:rsidRPr="001E38C6">
        <w:rPr>
          <w:color w:val="2D3139"/>
          <w:shd w:val="clear" w:color="auto" w:fill="FFFFFF"/>
        </w:rPr>
        <w:t xml:space="preserve">. </w:t>
      </w:r>
      <w:r>
        <w:rPr>
          <w:color w:val="2D3139"/>
          <w:shd w:val="clear" w:color="auto" w:fill="FFFFFF"/>
        </w:rPr>
        <w:t xml:space="preserve"> It is very challenging to visually identify diffuse, symmetric signal changes.  The use of reference ratios may help, but not in the case of diffuse metabolic diseases where the entire brain is involved.  Even though the use of ratios has allowed identification of T1 SI changes in the basal ganglia which has greater Mn deposition, the increased T1 SI in the ‘reference’ regions </w:t>
      </w:r>
      <w:r w:rsidRPr="001E38C6">
        <w:rPr>
          <w:color w:val="2D3139"/>
          <w:shd w:val="clear" w:color="auto" w:fill="FFFFFF"/>
        </w:rPr>
        <w:t>may decrease the</w:t>
      </w:r>
      <w:r>
        <w:rPr>
          <w:color w:val="2D3139"/>
          <w:shd w:val="clear" w:color="auto" w:fill="FFFFFF"/>
        </w:rPr>
        <w:t xml:space="preserve"> ratio’s</w:t>
      </w:r>
      <w:r w:rsidRPr="001E38C6">
        <w:rPr>
          <w:color w:val="2D3139"/>
          <w:shd w:val="clear" w:color="auto" w:fill="FFFFFF"/>
        </w:rPr>
        <w:t xml:space="preserve"> sensitivity.</w:t>
      </w:r>
      <w:r>
        <w:rPr>
          <w:color w:val="2D3139"/>
          <w:shd w:val="clear" w:color="auto" w:fill="FFFFFF"/>
        </w:rPr>
        <w:t xml:space="preserve">  </w:t>
      </w:r>
    </w:p>
    <w:tbl>
      <w:tblPr>
        <w:tblW w:w="9646" w:type="dxa"/>
        <w:jc w:val="center"/>
        <w:tblLook w:val="04A0" w:firstRow="1" w:lastRow="0" w:firstColumn="1" w:lastColumn="0" w:noHBand="0" w:noVBand="1"/>
      </w:tblPr>
      <w:tblGrid>
        <w:gridCol w:w="4171"/>
        <w:gridCol w:w="1441"/>
        <w:gridCol w:w="1321"/>
        <w:gridCol w:w="1469"/>
        <w:gridCol w:w="1244"/>
      </w:tblGrid>
      <w:tr w:rsidR="00D67954" w:rsidRPr="0032563E" w14:paraId="019981E8" w14:textId="77777777" w:rsidTr="003D5A6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6E03BEAE" w14:textId="77777777" w:rsidR="00D67954" w:rsidRPr="0032563E" w:rsidRDefault="00D67954" w:rsidP="00AB2A30">
            <w:pPr>
              <w:rPr>
                <w:color w:val="000000"/>
              </w:rPr>
            </w:pPr>
            <w:r w:rsidRPr="0032563E">
              <w:rPr>
                <w:color w:val="000000"/>
              </w:rPr>
              <w:lastRenderedPageBreak/>
              <w:t> Study</w:t>
            </w:r>
          </w:p>
        </w:tc>
        <w:tc>
          <w:tcPr>
            <w:tcW w:w="1441" w:type="dxa"/>
            <w:tcBorders>
              <w:top w:val="single" w:sz="8" w:space="0" w:color="auto"/>
              <w:left w:val="nil"/>
              <w:bottom w:val="nil"/>
              <w:right w:val="nil"/>
            </w:tcBorders>
            <w:shd w:val="clear" w:color="auto" w:fill="auto"/>
            <w:noWrap/>
            <w:vAlign w:val="center"/>
            <w:hideMark/>
          </w:tcPr>
          <w:p w14:paraId="20B70E53" w14:textId="77777777" w:rsidR="00D67954" w:rsidRPr="0032563E" w:rsidRDefault="00D67954" w:rsidP="00AB2A30">
            <w:pPr>
              <w:jc w:val="center"/>
              <w:rPr>
                <w:color w:val="000000"/>
              </w:rPr>
            </w:pPr>
            <w:r w:rsidRPr="0032563E">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9AD5C66" w14:textId="77777777" w:rsidR="00D67954" w:rsidRPr="0032563E" w:rsidRDefault="00D67954" w:rsidP="00AB2A30">
            <w:pPr>
              <w:jc w:val="center"/>
              <w:rPr>
                <w:color w:val="000000"/>
              </w:rPr>
            </w:pPr>
            <w:r w:rsidRPr="0032563E">
              <w:rPr>
                <w:color w:val="000000"/>
              </w:rPr>
              <w:t xml:space="preserve">NASH </w:t>
            </w:r>
          </w:p>
        </w:tc>
        <w:tc>
          <w:tcPr>
            <w:tcW w:w="1469" w:type="dxa"/>
            <w:tcBorders>
              <w:top w:val="single" w:sz="8" w:space="0" w:color="auto"/>
              <w:left w:val="nil"/>
              <w:bottom w:val="nil"/>
              <w:right w:val="nil"/>
            </w:tcBorders>
            <w:shd w:val="clear" w:color="auto" w:fill="auto"/>
            <w:noWrap/>
            <w:vAlign w:val="center"/>
            <w:hideMark/>
          </w:tcPr>
          <w:p w14:paraId="7ABE6B26" w14:textId="77777777" w:rsidR="00D67954" w:rsidRPr="0032563E" w:rsidRDefault="00D67954" w:rsidP="00AB2A30">
            <w:pPr>
              <w:jc w:val="center"/>
              <w:rPr>
                <w:color w:val="000000"/>
              </w:rPr>
            </w:pPr>
            <w:r w:rsidRPr="0032563E">
              <w:rPr>
                <w:color w:val="000000"/>
              </w:rPr>
              <w:t xml:space="preserve">NASH+HE </w:t>
            </w:r>
          </w:p>
        </w:tc>
        <w:tc>
          <w:tcPr>
            <w:tcW w:w="1242" w:type="dxa"/>
            <w:vMerge w:val="restart"/>
            <w:tcBorders>
              <w:top w:val="single" w:sz="8" w:space="0" w:color="auto"/>
              <w:left w:val="nil"/>
              <w:bottom w:val="single" w:sz="8" w:space="0" w:color="000000"/>
              <w:right w:val="nil"/>
            </w:tcBorders>
            <w:shd w:val="clear" w:color="auto" w:fill="auto"/>
            <w:vAlign w:val="center"/>
            <w:hideMark/>
          </w:tcPr>
          <w:p w14:paraId="7621968C" w14:textId="77777777" w:rsidR="00D67954" w:rsidRPr="0032563E" w:rsidRDefault="00D67954" w:rsidP="00AB2A30">
            <w:pPr>
              <w:jc w:val="center"/>
              <w:rPr>
                <w:i/>
                <w:iCs/>
                <w:color w:val="000000"/>
              </w:rPr>
            </w:pPr>
            <w:r w:rsidRPr="0032563E">
              <w:rPr>
                <w:i/>
                <w:iCs/>
                <w:color w:val="000000"/>
              </w:rPr>
              <w:t>ANOVA</w:t>
            </w:r>
            <w:r w:rsidRPr="0032563E">
              <w:rPr>
                <w:i/>
                <w:iCs/>
                <w:color w:val="000000"/>
              </w:rPr>
              <w:br/>
              <w:t>Prob &gt; F</w:t>
            </w:r>
          </w:p>
        </w:tc>
      </w:tr>
      <w:tr w:rsidR="00D67954" w:rsidRPr="0032563E" w14:paraId="2B5BEF3E" w14:textId="77777777" w:rsidTr="003D5A61">
        <w:trPr>
          <w:trHeight w:val="328"/>
          <w:jc w:val="center"/>
        </w:trPr>
        <w:tc>
          <w:tcPr>
            <w:tcW w:w="4171" w:type="dxa"/>
            <w:vMerge/>
            <w:tcBorders>
              <w:top w:val="single" w:sz="8" w:space="0" w:color="auto"/>
              <w:left w:val="nil"/>
              <w:bottom w:val="single" w:sz="8" w:space="0" w:color="000000"/>
              <w:right w:val="nil"/>
            </w:tcBorders>
            <w:vAlign w:val="center"/>
            <w:hideMark/>
          </w:tcPr>
          <w:p w14:paraId="79195D4C" w14:textId="77777777" w:rsidR="00D67954" w:rsidRPr="0032563E" w:rsidRDefault="00D67954" w:rsidP="00AB2A30">
            <w:pPr>
              <w:rPr>
                <w:color w:val="000000"/>
              </w:rPr>
            </w:pPr>
          </w:p>
        </w:tc>
        <w:tc>
          <w:tcPr>
            <w:tcW w:w="1441" w:type="dxa"/>
            <w:tcBorders>
              <w:top w:val="nil"/>
              <w:left w:val="nil"/>
              <w:bottom w:val="single" w:sz="8" w:space="0" w:color="auto"/>
              <w:right w:val="nil"/>
            </w:tcBorders>
            <w:shd w:val="clear" w:color="auto" w:fill="auto"/>
            <w:noWrap/>
            <w:vAlign w:val="center"/>
            <w:hideMark/>
          </w:tcPr>
          <w:p w14:paraId="5D1D1968" w14:textId="77777777" w:rsidR="00D67954" w:rsidRPr="0032563E" w:rsidRDefault="00D67954" w:rsidP="00AB2A30">
            <w:pPr>
              <w:jc w:val="center"/>
              <w:rPr>
                <w:color w:val="000000"/>
              </w:rPr>
            </w:pPr>
            <w:r w:rsidRPr="0032563E">
              <w:rPr>
                <w:color w:val="000000"/>
              </w:rPr>
              <w:t>(N=30)</w:t>
            </w:r>
          </w:p>
        </w:tc>
        <w:tc>
          <w:tcPr>
            <w:tcW w:w="1321" w:type="dxa"/>
            <w:tcBorders>
              <w:top w:val="nil"/>
              <w:left w:val="nil"/>
              <w:bottom w:val="single" w:sz="8" w:space="0" w:color="auto"/>
              <w:right w:val="nil"/>
            </w:tcBorders>
            <w:shd w:val="clear" w:color="auto" w:fill="auto"/>
            <w:vAlign w:val="center"/>
            <w:hideMark/>
          </w:tcPr>
          <w:p w14:paraId="40648645" w14:textId="77777777" w:rsidR="00D67954" w:rsidRPr="0032563E" w:rsidRDefault="00D67954" w:rsidP="00AB2A30">
            <w:pPr>
              <w:jc w:val="center"/>
              <w:rPr>
                <w:color w:val="000000"/>
              </w:rPr>
            </w:pPr>
            <w:r w:rsidRPr="0032563E">
              <w:rPr>
                <w:color w:val="000000"/>
              </w:rPr>
              <w:t>(N=19)</w:t>
            </w:r>
          </w:p>
        </w:tc>
        <w:tc>
          <w:tcPr>
            <w:tcW w:w="1469" w:type="dxa"/>
            <w:tcBorders>
              <w:top w:val="nil"/>
              <w:left w:val="nil"/>
              <w:bottom w:val="single" w:sz="8" w:space="0" w:color="auto"/>
              <w:right w:val="nil"/>
            </w:tcBorders>
            <w:shd w:val="clear" w:color="auto" w:fill="auto"/>
            <w:noWrap/>
            <w:vAlign w:val="center"/>
            <w:hideMark/>
          </w:tcPr>
          <w:p w14:paraId="6B7FD696" w14:textId="77777777" w:rsidR="00D67954" w:rsidRPr="0032563E" w:rsidRDefault="00D67954" w:rsidP="00AB2A30">
            <w:pPr>
              <w:jc w:val="center"/>
              <w:rPr>
                <w:color w:val="000000"/>
              </w:rPr>
            </w:pPr>
            <w:r w:rsidRPr="0032563E">
              <w:rPr>
                <w:color w:val="000000"/>
              </w:rPr>
              <w:t>(N=7)</w:t>
            </w:r>
          </w:p>
        </w:tc>
        <w:tc>
          <w:tcPr>
            <w:tcW w:w="1242" w:type="dxa"/>
            <w:vMerge/>
            <w:tcBorders>
              <w:top w:val="single" w:sz="8" w:space="0" w:color="auto"/>
              <w:left w:val="nil"/>
              <w:bottom w:val="single" w:sz="8" w:space="0" w:color="000000"/>
              <w:right w:val="nil"/>
            </w:tcBorders>
            <w:vAlign w:val="center"/>
            <w:hideMark/>
          </w:tcPr>
          <w:p w14:paraId="22582A4F" w14:textId="77777777" w:rsidR="00D67954" w:rsidRPr="0032563E" w:rsidRDefault="00D67954" w:rsidP="00AB2A30">
            <w:pPr>
              <w:rPr>
                <w:i/>
                <w:iCs/>
                <w:color w:val="000000"/>
              </w:rPr>
            </w:pPr>
          </w:p>
        </w:tc>
      </w:tr>
      <w:tr w:rsidR="00D67954" w:rsidRPr="0032563E" w14:paraId="455A8417"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00F5EF80" w14:textId="77777777" w:rsidR="00D67954" w:rsidRPr="0032563E" w:rsidRDefault="00D67954" w:rsidP="00AB2A30">
            <w:pPr>
              <w:rPr>
                <w:color w:val="000000"/>
              </w:rPr>
            </w:pPr>
            <w:r w:rsidRPr="0032563E">
              <w:rPr>
                <w:color w:val="000000"/>
              </w:rPr>
              <w:t>Age</w:t>
            </w:r>
          </w:p>
        </w:tc>
        <w:tc>
          <w:tcPr>
            <w:tcW w:w="1441" w:type="dxa"/>
            <w:tcBorders>
              <w:top w:val="nil"/>
              <w:left w:val="nil"/>
              <w:bottom w:val="nil"/>
              <w:right w:val="nil"/>
            </w:tcBorders>
            <w:shd w:val="clear" w:color="auto" w:fill="auto"/>
            <w:noWrap/>
            <w:vAlign w:val="center"/>
            <w:hideMark/>
          </w:tcPr>
          <w:p w14:paraId="75F1AA09" w14:textId="77777777" w:rsidR="00D67954" w:rsidRPr="0032563E" w:rsidRDefault="00D67954" w:rsidP="00AB2A30">
            <w:pPr>
              <w:jc w:val="center"/>
              <w:rPr>
                <w:color w:val="000000"/>
              </w:rPr>
            </w:pPr>
            <w:r w:rsidRPr="0032563E">
              <w:rPr>
                <w:color w:val="000000"/>
              </w:rPr>
              <w:t>62.8±2.4</w:t>
            </w:r>
          </w:p>
        </w:tc>
        <w:tc>
          <w:tcPr>
            <w:tcW w:w="1321" w:type="dxa"/>
            <w:tcBorders>
              <w:top w:val="nil"/>
              <w:left w:val="nil"/>
              <w:bottom w:val="nil"/>
              <w:right w:val="nil"/>
            </w:tcBorders>
            <w:shd w:val="clear" w:color="auto" w:fill="auto"/>
            <w:vAlign w:val="center"/>
            <w:hideMark/>
          </w:tcPr>
          <w:p w14:paraId="5314FF60" w14:textId="77777777" w:rsidR="00D67954" w:rsidRPr="0032563E" w:rsidRDefault="00D67954" w:rsidP="00AB2A30">
            <w:pPr>
              <w:jc w:val="center"/>
              <w:rPr>
                <w:color w:val="000000"/>
              </w:rPr>
            </w:pPr>
            <w:r w:rsidRPr="0032563E">
              <w:rPr>
                <w:color w:val="000000"/>
              </w:rPr>
              <w:t>63.1±5.1</w:t>
            </w:r>
          </w:p>
        </w:tc>
        <w:tc>
          <w:tcPr>
            <w:tcW w:w="1469" w:type="dxa"/>
            <w:tcBorders>
              <w:top w:val="nil"/>
              <w:left w:val="nil"/>
              <w:bottom w:val="nil"/>
              <w:right w:val="nil"/>
            </w:tcBorders>
            <w:shd w:val="clear" w:color="auto" w:fill="auto"/>
            <w:noWrap/>
            <w:vAlign w:val="center"/>
            <w:hideMark/>
          </w:tcPr>
          <w:p w14:paraId="6795DEAA" w14:textId="77777777" w:rsidR="00D67954" w:rsidRPr="0032563E" w:rsidRDefault="00D67954" w:rsidP="00AB2A30">
            <w:pPr>
              <w:jc w:val="center"/>
              <w:rPr>
                <w:color w:val="000000"/>
              </w:rPr>
            </w:pPr>
            <w:r w:rsidRPr="0032563E">
              <w:rPr>
                <w:color w:val="000000"/>
              </w:rPr>
              <w:t>62.4±5.1</w:t>
            </w:r>
          </w:p>
        </w:tc>
        <w:tc>
          <w:tcPr>
            <w:tcW w:w="1242" w:type="dxa"/>
            <w:tcBorders>
              <w:top w:val="nil"/>
              <w:left w:val="nil"/>
              <w:bottom w:val="nil"/>
              <w:right w:val="nil"/>
            </w:tcBorders>
            <w:shd w:val="clear" w:color="auto" w:fill="auto"/>
            <w:vAlign w:val="center"/>
            <w:hideMark/>
          </w:tcPr>
          <w:p w14:paraId="7B8C02F6" w14:textId="77777777" w:rsidR="00D67954" w:rsidRPr="0032563E" w:rsidRDefault="00D67954" w:rsidP="00AB2A30">
            <w:pPr>
              <w:jc w:val="center"/>
              <w:rPr>
                <w:color w:val="000000"/>
              </w:rPr>
            </w:pPr>
          </w:p>
        </w:tc>
      </w:tr>
      <w:tr w:rsidR="00D67954" w:rsidRPr="0032563E" w14:paraId="6AFF9040"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C8A2F69" w14:textId="04FEB9FF" w:rsidR="00D67954" w:rsidRPr="0032563E" w:rsidRDefault="00A13A3B" w:rsidP="00AB2A30">
            <w:pPr>
              <w:rPr>
                <w:color w:val="000000"/>
              </w:rPr>
            </w:pPr>
            <w:r w:rsidRPr="0032563E">
              <w:rPr>
                <w:color w:val="000000"/>
              </w:rPr>
              <w:t>Female</w:t>
            </w:r>
            <w:r>
              <w:rPr>
                <w:color w:val="000000"/>
              </w:rPr>
              <w:t>:</w:t>
            </w:r>
            <w:r w:rsidRPr="0032563E">
              <w:rPr>
                <w:color w:val="000000"/>
              </w:rPr>
              <w:t xml:space="preserve"> Male</w:t>
            </w:r>
          </w:p>
        </w:tc>
        <w:tc>
          <w:tcPr>
            <w:tcW w:w="1441" w:type="dxa"/>
            <w:tcBorders>
              <w:top w:val="nil"/>
              <w:left w:val="nil"/>
              <w:bottom w:val="nil"/>
              <w:right w:val="nil"/>
            </w:tcBorders>
            <w:shd w:val="clear" w:color="auto" w:fill="auto"/>
            <w:noWrap/>
            <w:vAlign w:val="center"/>
            <w:hideMark/>
          </w:tcPr>
          <w:p w14:paraId="1C49ACCF" w14:textId="77777777" w:rsidR="00D67954" w:rsidRPr="0032563E" w:rsidRDefault="00D67954" w:rsidP="00AB2A30">
            <w:pPr>
              <w:jc w:val="center"/>
              <w:rPr>
                <w:color w:val="000000"/>
              </w:rPr>
            </w:pPr>
            <w:r w:rsidRPr="0032563E">
              <w:rPr>
                <w:color w:val="000000"/>
              </w:rPr>
              <w:t>15:15</w:t>
            </w:r>
          </w:p>
        </w:tc>
        <w:tc>
          <w:tcPr>
            <w:tcW w:w="1321" w:type="dxa"/>
            <w:tcBorders>
              <w:top w:val="nil"/>
              <w:left w:val="nil"/>
              <w:bottom w:val="nil"/>
              <w:right w:val="nil"/>
            </w:tcBorders>
            <w:shd w:val="clear" w:color="auto" w:fill="auto"/>
            <w:vAlign w:val="center"/>
            <w:hideMark/>
          </w:tcPr>
          <w:p w14:paraId="5177369F" w14:textId="77777777" w:rsidR="00D67954" w:rsidRPr="0032563E" w:rsidRDefault="00D67954" w:rsidP="00AB2A30">
            <w:pPr>
              <w:jc w:val="center"/>
              <w:rPr>
                <w:color w:val="000000"/>
              </w:rPr>
            </w:pPr>
            <w:r w:rsidRPr="0032563E">
              <w:rPr>
                <w:color w:val="000000"/>
              </w:rPr>
              <w:t>16:3</w:t>
            </w:r>
          </w:p>
        </w:tc>
        <w:tc>
          <w:tcPr>
            <w:tcW w:w="1469" w:type="dxa"/>
            <w:tcBorders>
              <w:top w:val="nil"/>
              <w:left w:val="nil"/>
              <w:bottom w:val="nil"/>
              <w:right w:val="nil"/>
            </w:tcBorders>
            <w:shd w:val="clear" w:color="auto" w:fill="auto"/>
            <w:noWrap/>
            <w:vAlign w:val="center"/>
            <w:hideMark/>
          </w:tcPr>
          <w:p w14:paraId="65775F28" w14:textId="77777777" w:rsidR="00D67954" w:rsidRPr="0032563E" w:rsidRDefault="00D67954" w:rsidP="00AB2A30">
            <w:pPr>
              <w:jc w:val="center"/>
              <w:rPr>
                <w:color w:val="000000"/>
              </w:rPr>
            </w:pPr>
            <w:r w:rsidRPr="0032563E">
              <w:rPr>
                <w:color w:val="000000"/>
              </w:rPr>
              <w:t>4:3</w:t>
            </w:r>
          </w:p>
        </w:tc>
        <w:tc>
          <w:tcPr>
            <w:tcW w:w="1242" w:type="dxa"/>
            <w:tcBorders>
              <w:top w:val="nil"/>
              <w:left w:val="nil"/>
              <w:bottom w:val="nil"/>
              <w:right w:val="nil"/>
            </w:tcBorders>
            <w:shd w:val="clear" w:color="auto" w:fill="auto"/>
            <w:vAlign w:val="center"/>
            <w:hideMark/>
          </w:tcPr>
          <w:p w14:paraId="2F8A62DD" w14:textId="77777777" w:rsidR="00D67954" w:rsidRPr="0032563E" w:rsidRDefault="00D67954" w:rsidP="00AB2A30">
            <w:pPr>
              <w:jc w:val="center"/>
              <w:rPr>
                <w:color w:val="000000"/>
              </w:rPr>
            </w:pPr>
          </w:p>
        </w:tc>
      </w:tr>
      <w:tr w:rsidR="00D67954" w:rsidRPr="0032563E" w14:paraId="31BC6107" w14:textId="77777777" w:rsidTr="003D5A61">
        <w:trPr>
          <w:trHeight w:val="212"/>
          <w:jc w:val="center"/>
        </w:trPr>
        <w:tc>
          <w:tcPr>
            <w:tcW w:w="4171" w:type="dxa"/>
            <w:tcBorders>
              <w:top w:val="nil"/>
              <w:left w:val="nil"/>
              <w:bottom w:val="nil"/>
              <w:right w:val="nil"/>
            </w:tcBorders>
            <w:shd w:val="clear" w:color="auto" w:fill="auto"/>
            <w:noWrap/>
            <w:vAlign w:val="center"/>
            <w:hideMark/>
          </w:tcPr>
          <w:p w14:paraId="694DCA87"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685F90CE"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35432107"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6B56DC7C"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7E55842B" w14:textId="77777777" w:rsidR="00D67954" w:rsidRPr="0032563E" w:rsidRDefault="00D67954" w:rsidP="00AB2A30">
            <w:pPr>
              <w:jc w:val="center"/>
            </w:pPr>
          </w:p>
        </w:tc>
      </w:tr>
      <w:tr w:rsidR="00D67954" w:rsidRPr="0032563E" w14:paraId="16100CC4"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2E329AE" w14:textId="77777777" w:rsidR="00D67954" w:rsidRPr="0032563E" w:rsidRDefault="00D67954" w:rsidP="00AB2A30">
            <w:pPr>
              <w:rPr>
                <w:color w:val="000000"/>
              </w:rPr>
            </w:pPr>
            <w:r w:rsidRPr="0032563E">
              <w:rPr>
                <w:color w:val="000000"/>
              </w:rPr>
              <w:t>Diabetes Mellitus Type II</w:t>
            </w:r>
          </w:p>
        </w:tc>
        <w:tc>
          <w:tcPr>
            <w:tcW w:w="1441" w:type="dxa"/>
            <w:tcBorders>
              <w:top w:val="nil"/>
              <w:left w:val="nil"/>
              <w:bottom w:val="nil"/>
              <w:right w:val="nil"/>
            </w:tcBorders>
            <w:shd w:val="clear" w:color="auto" w:fill="auto"/>
            <w:noWrap/>
            <w:vAlign w:val="center"/>
            <w:hideMark/>
          </w:tcPr>
          <w:p w14:paraId="7FC2AD68" w14:textId="77777777" w:rsidR="00D67954" w:rsidRPr="0032563E" w:rsidRDefault="00D67954" w:rsidP="00AB2A30">
            <w:pPr>
              <w:jc w:val="center"/>
              <w:rPr>
                <w:color w:val="000000"/>
              </w:rPr>
            </w:pPr>
            <w:r w:rsidRPr="0032563E">
              <w:rPr>
                <w:color w:val="000000"/>
              </w:rPr>
              <w:t>0</w:t>
            </w:r>
          </w:p>
        </w:tc>
        <w:tc>
          <w:tcPr>
            <w:tcW w:w="1321" w:type="dxa"/>
            <w:tcBorders>
              <w:top w:val="nil"/>
              <w:left w:val="nil"/>
              <w:bottom w:val="nil"/>
              <w:right w:val="nil"/>
            </w:tcBorders>
            <w:shd w:val="clear" w:color="auto" w:fill="auto"/>
            <w:vAlign w:val="center"/>
            <w:hideMark/>
          </w:tcPr>
          <w:p w14:paraId="6A836DA2" w14:textId="77777777" w:rsidR="00D67954" w:rsidRPr="0032563E" w:rsidRDefault="00D67954" w:rsidP="00AB2A30">
            <w:pPr>
              <w:jc w:val="center"/>
              <w:rPr>
                <w:color w:val="000000"/>
              </w:rPr>
            </w:pPr>
            <w:r w:rsidRPr="0032563E">
              <w:rPr>
                <w:color w:val="000000"/>
              </w:rPr>
              <w:t>17</w:t>
            </w:r>
          </w:p>
        </w:tc>
        <w:tc>
          <w:tcPr>
            <w:tcW w:w="1469" w:type="dxa"/>
            <w:tcBorders>
              <w:top w:val="nil"/>
              <w:left w:val="nil"/>
              <w:bottom w:val="nil"/>
              <w:right w:val="nil"/>
            </w:tcBorders>
            <w:shd w:val="clear" w:color="auto" w:fill="auto"/>
            <w:noWrap/>
            <w:vAlign w:val="center"/>
            <w:hideMark/>
          </w:tcPr>
          <w:p w14:paraId="4F11CD9F" w14:textId="77777777" w:rsidR="00D67954" w:rsidRPr="0032563E" w:rsidRDefault="00D67954" w:rsidP="00AB2A30">
            <w:pPr>
              <w:jc w:val="center"/>
              <w:rPr>
                <w:color w:val="000000"/>
              </w:rPr>
            </w:pPr>
            <w:r w:rsidRPr="0032563E">
              <w:rPr>
                <w:color w:val="000000"/>
              </w:rPr>
              <w:t>6</w:t>
            </w:r>
          </w:p>
        </w:tc>
        <w:tc>
          <w:tcPr>
            <w:tcW w:w="1242" w:type="dxa"/>
            <w:tcBorders>
              <w:top w:val="nil"/>
              <w:left w:val="nil"/>
              <w:bottom w:val="nil"/>
              <w:right w:val="nil"/>
            </w:tcBorders>
            <w:shd w:val="clear" w:color="auto" w:fill="auto"/>
            <w:vAlign w:val="center"/>
            <w:hideMark/>
          </w:tcPr>
          <w:p w14:paraId="790A2A92" w14:textId="77777777" w:rsidR="00D67954" w:rsidRPr="0032563E" w:rsidRDefault="00D67954" w:rsidP="00AB2A30">
            <w:pPr>
              <w:jc w:val="center"/>
              <w:rPr>
                <w:color w:val="000000"/>
              </w:rPr>
            </w:pPr>
          </w:p>
        </w:tc>
      </w:tr>
      <w:tr w:rsidR="00D67954" w:rsidRPr="0032563E" w14:paraId="1B693725" w14:textId="77777777" w:rsidTr="003D5A61">
        <w:trPr>
          <w:trHeight w:val="193"/>
          <w:jc w:val="center"/>
        </w:trPr>
        <w:tc>
          <w:tcPr>
            <w:tcW w:w="4171" w:type="dxa"/>
            <w:tcBorders>
              <w:top w:val="nil"/>
              <w:left w:val="nil"/>
              <w:bottom w:val="nil"/>
              <w:right w:val="nil"/>
            </w:tcBorders>
            <w:shd w:val="clear" w:color="auto" w:fill="auto"/>
            <w:noWrap/>
            <w:vAlign w:val="center"/>
            <w:hideMark/>
          </w:tcPr>
          <w:p w14:paraId="00C67A12"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5945C739"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64F8C8DF"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73EFF49"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06D4590F" w14:textId="77777777" w:rsidR="00D67954" w:rsidRPr="0032563E" w:rsidRDefault="00D67954" w:rsidP="00AB2A30">
            <w:pPr>
              <w:jc w:val="center"/>
            </w:pPr>
          </w:p>
        </w:tc>
      </w:tr>
      <w:tr w:rsidR="00D67954" w:rsidRPr="0032563E" w14:paraId="6B847BCA"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E753DBD" w14:textId="77777777" w:rsidR="00D67954" w:rsidRPr="0032563E" w:rsidRDefault="00D67954" w:rsidP="00AB2A30">
            <w:pPr>
              <w:rPr>
                <w:color w:val="000000"/>
                <w:u w:val="single"/>
              </w:rPr>
            </w:pPr>
            <w:r w:rsidRPr="0032563E">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2CE5772" w14:textId="77777777" w:rsidR="00D67954" w:rsidRPr="0032563E" w:rsidRDefault="00D67954" w:rsidP="00AB2A30">
            <w:pPr>
              <w:rPr>
                <w:color w:val="000000"/>
                <w:u w:val="single"/>
              </w:rPr>
            </w:pPr>
          </w:p>
        </w:tc>
        <w:tc>
          <w:tcPr>
            <w:tcW w:w="1321" w:type="dxa"/>
            <w:tcBorders>
              <w:top w:val="nil"/>
              <w:left w:val="nil"/>
              <w:bottom w:val="nil"/>
              <w:right w:val="nil"/>
            </w:tcBorders>
            <w:shd w:val="clear" w:color="auto" w:fill="auto"/>
            <w:vAlign w:val="center"/>
            <w:hideMark/>
          </w:tcPr>
          <w:p w14:paraId="20FD9DD0"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C9BEF88"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45410C5F" w14:textId="77777777" w:rsidR="00D67954" w:rsidRPr="0032563E" w:rsidRDefault="00D67954" w:rsidP="00AB2A30">
            <w:pPr>
              <w:jc w:val="center"/>
            </w:pPr>
          </w:p>
        </w:tc>
      </w:tr>
      <w:tr w:rsidR="00D67954" w:rsidRPr="0032563E" w14:paraId="7DA3F1F5"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548DE812" w14:textId="77777777" w:rsidR="00D67954" w:rsidRPr="0032563E" w:rsidRDefault="00D67954" w:rsidP="00AB2A30">
            <w:pPr>
              <w:ind w:firstLineChars="400" w:firstLine="960"/>
              <w:rPr>
                <w:color w:val="000000"/>
              </w:rPr>
            </w:pPr>
            <w:r w:rsidRPr="0032563E">
              <w:rPr>
                <w:color w:val="000000"/>
              </w:rPr>
              <w:t>Albumin</w:t>
            </w:r>
          </w:p>
        </w:tc>
        <w:tc>
          <w:tcPr>
            <w:tcW w:w="1441" w:type="dxa"/>
            <w:tcBorders>
              <w:top w:val="nil"/>
              <w:left w:val="nil"/>
              <w:bottom w:val="nil"/>
              <w:right w:val="nil"/>
            </w:tcBorders>
            <w:shd w:val="clear" w:color="auto" w:fill="auto"/>
            <w:noWrap/>
            <w:vAlign w:val="center"/>
            <w:hideMark/>
          </w:tcPr>
          <w:p w14:paraId="630CE5C2"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00D740E9" w14:textId="77777777" w:rsidR="00D67954" w:rsidRPr="0032563E" w:rsidRDefault="00D67954" w:rsidP="00AB2A30">
            <w:pPr>
              <w:jc w:val="center"/>
              <w:rPr>
                <w:color w:val="000000"/>
              </w:rPr>
            </w:pPr>
            <w:r w:rsidRPr="0032563E">
              <w:rPr>
                <w:color w:val="000000"/>
              </w:rPr>
              <w:t>3.98±0.1</w:t>
            </w:r>
          </w:p>
        </w:tc>
        <w:tc>
          <w:tcPr>
            <w:tcW w:w="1469" w:type="dxa"/>
            <w:tcBorders>
              <w:top w:val="nil"/>
              <w:left w:val="nil"/>
              <w:bottom w:val="nil"/>
              <w:right w:val="nil"/>
            </w:tcBorders>
            <w:shd w:val="clear" w:color="auto" w:fill="auto"/>
            <w:noWrap/>
            <w:vAlign w:val="center"/>
            <w:hideMark/>
          </w:tcPr>
          <w:p w14:paraId="5CE1E0AB" w14:textId="77777777" w:rsidR="00D67954" w:rsidRPr="0032563E" w:rsidRDefault="00D67954" w:rsidP="00AB2A30">
            <w:pPr>
              <w:jc w:val="center"/>
              <w:rPr>
                <w:color w:val="000000"/>
              </w:rPr>
            </w:pPr>
            <w:r w:rsidRPr="0032563E">
              <w:rPr>
                <w:color w:val="000000"/>
              </w:rPr>
              <w:t>3.31±0.18</w:t>
            </w:r>
          </w:p>
        </w:tc>
        <w:tc>
          <w:tcPr>
            <w:tcW w:w="1242" w:type="dxa"/>
            <w:tcBorders>
              <w:top w:val="nil"/>
              <w:left w:val="nil"/>
              <w:bottom w:val="nil"/>
              <w:right w:val="nil"/>
            </w:tcBorders>
            <w:shd w:val="clear" w:color="auto" w:fill="auto"/>
            <w:vAlign w:val="center"/>
            <w:hideMark/>
          </w:tcPr>
          <w:p w14:paraId="6074D889" w14:textId="77777777" w:rsidR="00D67954" w:rsidRPr="0032563E" w:rsidRDefault="00D67954" w:rsidP="00AB2A30">
            <w:pPr>
              <w:jc w:val="center"/>
              <w:rPr>
                <w:color w:val="000000"/>
              </w:rPr>
            </w:pPr>
            <w:r w:rsidRPr="0032563E">
              <w:rPr>
                <w:color w:val="000000"/>
              </w:rPr>
              <w:t>0.004</w:t>
            </w:r>
          </w:p>
        </w:tc>
      </w:tr>
      <w:tr w:rsidR="00D67954" w:rsidRPr="0032563E" w14:paraId="37A6D20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863D51" w14:textId="77777777" w:rsidR="00D67954" w:rsidRPr="0032563E" w:rsidRDefault="00D67954" w:rsidP="00AB2A30">
            <w:pPr>
              <w:ind w:firstLineChars="400" w:firstLine="960"/>
              <w:rPr>
                <w:color w:val="000000"/>
              </w:rPr>
            </w:pPr>
            <w:proofErr w:type="spellStart"/>
            <w:r w:rsidRPr="0032563E">
              <w:rPr>
                <w:color w:val="000000"/>
              </w:rPr>
              <w:t>INR</w:t>
            </w:r>
            <w:r w:rsidRPr="0032563E">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59EB02E6"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27DB0D6B" w14:textId="77777777" w:rsidR="00D67954" w:rsidRPr="0032563E" w:rsidRDefault="00D67954" w:rsidP="00AB2A30">
            <w:pPr>
              <w:jc w:val="center"/>
              <w:rPr>
                <w:color w:val="000000"/>
              </w:rPr>
            </w:pPr>
            <w:r w:rsidRPr="0032563E">
              <w:rPr>
                <w:color w:val="000000"/>
              </w:rPr>
              <w:t>1.09±0.03</w:t>
            </w:r>
          </w:p>
        </w:tc>
        <w:tc>
          <w:tcPr>
            <w:tcW w:w="1469" w:type="dxa"/>
            <w:tcBorders>
              <w:top w:val="nil"/>
              <w:left w:val="nil"/>
              <w:bottom w:val="nil"/>
              <w:right w:val="nil"/>
            </w:tcBorders>
            <w:shd w:val="clear" w:color="auto" w:fill="auto"/>
            <w:noWrap/>
            <w:vAlign w:val="center"/>
            <w:hideMark/>
          </w:tcPr>
          <w:p w14:paraId="199E8FE0" w14:textId="77777777" w:rsidR="00D67954" w:rsidRPr="0032563E" w:rsidRDefault="00D67954" w:rsidP="00AB2A30">
            <w:pPr>
              <w:jc w:val="center"/>
              <w:rPr>
                <w:color w:val="000000"/>
              </w:rPr>
            </w:pPr>
            <w:r w:rsidRPr="0032563E">
              <w:rPr>
                <w:color w:val="000000"/>
              </w:rPr>
              <w:t>1.267±0.04</w:t>
            </w:r>
          </w:p>
        </w:tc>
        <w:tc>
          <w:tcPr>
            <w:tcW w:w="1242" w:type="dxa"/>
            <w:tcBorders>
              <w:top w:val="nil"/>
              <w:left w:val="nil"/>
              <w:bottom w:val="nil"/>
              <w:right w:val="nil"/>
            </w:tcBorders>
            <w:shd w:val="clear" w:color="auto" w:fill="auto"/>
            <w:vAlign w:val="center"/>
            <w:hideMark/>
          </w:tcPr>
          <w:p w14:paraId="73023B38" w14:textId="77777777" w:rsidR="00D67954" w:rsidRPr="0032563E" w:rsidRDefault="00D67954" w:rsidP="00AB2A30">
            <w:pPr>
              <w:jc w:val="center"/>
              <w:rPr>
                <w:color w:val="000000"/>
              </w:rPr>
            </w:pPr>
            <w:r w:rsidRPr="0032563E">
              <w:rPr>
                <w:color w:val="000000"/>
              </w:rPr>
              <w:t>0.001</w:t>
            </w:r>
          </w:p>
        </w:tc>
      </w:tr>
      <w:tr w:rsidR="00D67954" w:rsidRPr="0032563E" w14:paraId="4982B0B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D4F632" w14:textId="77777777" w:rsidR="00D67954" w:rsidRPr="0032563E" w:rsidRDefault="00D67954" w:rsidP="00AB2A30">
            <w:pPr>
              <w:ind w:firstLineChars="400" w:firstLine="960"/>
              <w:rPr>
                <w:color w:val="000000"/>
              </w:rPr>
            </w:pPr>
            <w:r w:rsidRPr="0032563E">
              <w:rPr>
                <w:color w:val="000000"/>
              </w:rPr>
              <w:t>Alanine transaminase (ALT)</w:t>
            </w:r>
          </w:p>
        </w:tc>
        <w:tc>
          <w:tcPr>
            <w:tcW w:w="1441" w:type="dxa"/>
            <w:tcBorders>
              <w:top w:val="nil"/>
              <w:left w:val="nil"/>
              <w:bottom w:val="nil"/>
              <w:right w:val="nil"/>
            </w:tcBorders>
            <w:shd w:val="clear" w:color="auto" w:fill="auto"/>
            <w:noWrap/>
            <w:vAlign w:val="center"/>
            <w:hideMark/>
          </w:tcPr>
          <w:p w14:paraId="25F59BDB"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5A68E32B" w14:textId="77777777" w:rsidR="00D67954" w:rsidRPr="0032563E" w:rsidRDefault="00D67954" w:rsidP="00AB2A30">
            <w:pPr>
              <w:jc w:val="center"/>
              <w:rPr>
                <w:color w:val="000000"/>
              </w:rPr>
            </w:pPr>
            <w:r w:rsidRPr="0032563E">
              <w:rPr>
                <w:color w:val="000000"/>
              </w:rPr>
              <w:t>34.5±3.6</w:t>
            </w:r>
          </w:p>
        </w:tc>
        <w:tc>
          <w:tcPr>
            <w:tcW w:w="1469" w:type="dxa"/>
            <w:tcBorders>
              <w:top w:val="nil"/>
              <w:left w:val="nil"/>
              <w:bottom w:val="nil"/>
              <w:right w:val="nil"/>
            </w:tcBorders>
            <w:shd w:val="clear" w:color="auto" w:fill="auto"/>
            <w:noWrap/>
            <w:vAlign w:val="center"/>
            <w:hideMark/>
          </w:tcPr>
          <w:p w14:paraId="04DFD4D2" w14:textId="77777777" w:rsidR="00D67954" w:rsidRPr="0032563E" w:rsidRDefault="00D67954" w:rsidP="00AB2A30">
            <w:pPr>
              <w:jc w:val="center"/>
              <w:rPr>
                <w:color w:val="000000"/>
              </w:rPr>
            </w:pPr>
            <w:r w:rsidRPr="0032563E">
              <w:rPr>
                <w:color w:val="000000"/>
              </w:rPr>
              <w:t>29.6±6.2</w:t>
            </w:r>
          </w:p>
        </w:tc>
        <w:tc>
          <w:tcPr>
            <w:tcW w:w="1242" w:type="dxa"/>
            <w:tcBorders>
              <w:top w:val="nil"/>
              <w:left w:val="nil"/>
              <w:bottom w:val="nil"/>
              <w:right w:val="nil"/>
            </w:tcBorders>
            <w:shd w:val="clear" w:color="auto" w:fill="auto"/>
            <w:vAlign w:val="center"/>
            <w:hideMark/>
          </w:tcPr>
          <w:p w14:paraId="19F43ADB" w14:textId="77777777" w:rsidR="00D67954" w:rsidRPr="0032563E" w:rsidRDefault="00D67954" w:rsidP="00AB2A30">
            <w:pPr>
              <w:jc w:val="center"/>
              <w:rPr>
                <w:color w:val="000000"/>
              </w:rPr>
            </w:pPr>
            <w:r w:rsidRPr="0032563E">
              <w:rPr>
                <w:color w:val="000000"/>
              </w:rPr>
              <w:t>0.5</w:t>
            </w:r>
          </w:p>
        </w:tc>
      </w:tr>
      <w:tr w:rsidR="00D67954" w:rsidRPr="0032563E" w14:paraId="00C58D1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2F995" w14:textId="77777777" w:rsidR="00D67954" w:rsidRPr="0032563E" w:rsidRDefault="00D67954" w:rsidP="00AB2A30">
            <w:pPr>
              <w:ind w:firstLineChars="400" w:firstLine="960"/>
              <w:rPr>
                <w:color w:val="000000"/>
              </w:rPr>
            </w:pPr>
            <w:r w:rsidRPr="0032563E">
              <w:rPr>
                <w:color w:val="000000"/>
              </w:rPr>
              <w:t>Aspartate transaminase (AST)</w:t>
            </w:r>
          </w:p>
        </w:tc>
        <w:tc>
          <w:tcPr>
            <w:tcW w:w="1441" w:type="dxa"/>
            <w:tcBorders>
              <w:top w:val="nil"/>
              <w:left w:val="nil"/>
              <w:bottom w:val="nil"/>
              <w:right w:val="nil"/>
            </w:tcBorders>
            <w:shd w:val="clear" w:color="auto" w:fill="auto"/>
            <w:noWrap/>
            <w:vAlign w:val="center"/>
            <w:hideMark/>
          </w:tcPr>
          <w:p w14:paraId="13EDA871"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1F63AC54" w14:textId="77777777" w:rsidR="00D67954" w:rsidRPr="0032563E" w:rsidRDefault="00D67954" w:rsidP="00AB2A30">
            <w:pPr>
              <w:jc w:val="center"/>
              <w:rPr>
                <w:color w:val="000000"/>
              </w:rPr>
            </w:pPr>
            <w:r w:rsidRPr="0032563E">
              <w:rPr>
                <w:color w:val="000000"/>
              </w:rPr>
              <w:t>40.8±4.7</w:t>
            </w:r>
          </w:p>
        </w:tc>
        <w:tc>
          <w:tcPr>
            <w:tcW w:w="1469" w:type="dxa"/>
            <w:tcBorders>
              <w:top w:val="nil"/>
              <w:left w:val="nil"/>
              <w:bottom w:val="nil"/>
              <w:right w:val="nil"/>
            </w:tcBorders>
            <w:shd w:val="clear" w:color="auto" w:fill="auto"/>
            <w:noWrap/>
            <w:vAlign w:val="center"/>
            <w:hideMark/>
          </w:tcPr>
          <w:p w14:paraId="4DD6CB9C" w14:textId="77777777" w:rsidR="00D67954" w:rsidRPr="0032563E" w:rsidRDefault="00D67954" w:rsidP="00AB2A30">
            <w:pPr>
              <w:jc w:val="center"/>
              <w:rPr>
                <w:color w:val="000000"/>
              </w:rPr>
            </w:pPr>
            <w:r w:rsidRPr="0032563E">
              <w:rPr>
                <w:color w:val="000000"/>
              </w:rPr>
              <w:t>39.4±7.9</w:t>
            </w:r>
          </w:p>
        </w:tc>
        <w:tc>
          <w:tcPr>
            <w:tcW w:w="1242" w:type="dxa"/>
            <w:tcBorders>
              <w:top w:val="nil"/>
              <w:left w:val="nil"/>
              <w:bottom w:val="nil"/>
              <w:right w:val="nil"/>
            </w:tcBorders>
            <w:shd w:val="clear" w:color="auto" w:fill="auto"/>
            <w:vAlign w:val="center"/>
            <w:hideMark/>
          </w:tcPr>
          <w:p w14:paraId="444E093F" w14:textId="77777777" w:rsidR="00D67954" w:rsidRPr="0032563E" w:rsidRDefault="00D67954" w:rsidP="00AB2A30">
            <w:pPr>
              <w:jc w:val="center"/>
              <w:rPr>
                <w:color w:val="000000"/>
              </w:rPr>
            </w:pPr>
            <w:r w:rsidRPr="0032563E">
              <w:rPr>
                <w:color w:val="000000"/>
              </w:rPr>
              <w:t>0.9</w:t>
            </w:r>
          </w:p>
        </w:tc>
      </w:tr>
      <w:tr w:rsidR="00D67954" w:rsidRPr="0032563E" w14:paraId="4C4FBAE6"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308C5" w14:textId="77777777" w:rsidR="00D67954" w:rsidRPr="0032563E" w:rsidRDefault="00D67954" w:rsidP="00AB2A30">
            <w:pPr>
              <w:ind w:firstLineChars="400" w:firstLine="960"/>
              <w:rPr>
                <w:color w:val="000000"/>
              </w:rPr>
            </w:pPr>
            <w:r w:rsidRPr="0032563E">
              <w:rPr>
                <w:color w:val="000000"/>
              </w:rPr>
              <w:t>Creatinine</w:t>
            </w:r>
          </w:p>
        </w:tc>
        <w:tc>
          <w:tcPr>
            <w:tcW w:w="1441" w:type="dxa"/>
            <w:tcBorders>
              <w:top w:val="nil"/>
              <w:left w:val="nil"/>
              <w:bottom w:val="nil"/>
              <w:right w:val="nil"/>
            </w:tcBorders>
            <w:shd w:val="clear" w:color="auto" w:fill="auto"/>
            <w:noWrap/>
            <w:vAlign w:val="center"/>
            <w:hideMark/>
          </w:tcPr>
          <w:p w14:paraId="16343DB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316E99" w14:textId="77777777" w:rsidR="00D67954" w:rsidRPr="0032563E" w:rsidRDefault="00D67954" w:rsidP="00AB2A30">
            <w:pPr>
              <w:jc w:val="center"/>
              <w:rPr>
                <w:color w:val="000000"/>
              </w:rPr>
            </w:pPr>
            <w:r w:rsidRPr="0032563E">
              <w:rPr>
                <w:color w:val="000000"/>
              </w:rPr>
              <w:t>0.74±0.08</w:t>
            </w:r>
          </w:p>
        </w:tc>
        <w:tc>
          <w:tcPr>
            <w:tcW w:w="1469" w:type="dxa"/>
            <w:tcBorders>
              <w:top w:val="nil"/>
              <w:left w:val="nil"/>
              <w:bottom w:val="nil"/>
              <w:right w:val="nil"/>
            </w:tcBorders>
            <w:shd w:val="clear" w:color="auto" w:fill="auto"/>
            <w:noWrap/>
            <w:vAlign w:val="center"/>
            <w:hideMark/>
          </w:tcPr>
          <w:p w14:paraId="1C6CD5DA" w14:textId="77777777" w:rsidR="00D67954" w:rsidRPr="0032563E" w:rsidRDefault="00D67954" w:rsidP="00AB2A30">
            <w:pPr>
              <w:jc w:val="center"/>
              <w:rPr>
                <w:color w:val="000000"/>
              </w:rPr>
            </w:pPr>
            <w:r w:rsidRPr="0032563E">
              <w:rPr>
                <w:color w:val="000000"/>
              </w:rPr>
              <w:t>1.24±0.13</w:t>
            </w:r>
          </w:p>
        </w:tc>
        <w:tc>
          <w:tcPr>
            <w:tcW w:w="1242" w:type="dxa"/>
            <w:tcBorders>
              <w:top w:val="nil"/>
              <w:left w:val="nil"/>
              <w:bottom w:val="nil"/>
              <w:right w:val="nil"/>
            </w:tcBorders>
            <w:shd w:val="clear" w:color="auto" w:fill="auto"/>
            <w:vAlign w:val="center"/>
            <w:hideMark/>
          </w:tcPr>
          <w:p w14:paraId="1654BFD3" w14:textId="77777777" w:rsidR="00D67954" w:rsidRPr="0032563E" w:rsidRDefault="00D67954" w:rsidP="00AB2A30">
            <w:pPr>
              <w:jc w:val="center"/>
              <w:rPr>
                <w:color w:val="000000"/>
              </w:rPr>
            </w:pPr>
            <w:r w:rsidRPr="0032563E">
              <w:rPr>
                <w:color w:val="000000"/>
              </w:rPr>
              <w:t>0.002</w:t>
            </w:r>
          </w:p>
        </w:tc>
      </w:tr>
      <w:tr w:rsidR="00D67954" w:rsidRPr="0032563E" w14:paraId="4E29545C" w14:textId="77777777" w:rsidTr="003D5A61">
        <w:trPr>
          <w:trHeight w:val="328"/>
          <w:jc w:val="center"/>
        </w:trPr>
        <w:tc>
          <w:tcPr>
            <w:tcW w:w="4171" w:type="dxa"/>
            <w:tcBorders>
              <w:top w:val="nil"/>
              <w:left w:val="nil"/>
              <w:bottom w:val="nil"/>
              <w:right w:val="nil"/>
            </w:tcBorders>
            <w:shd w:val="clear" w:color="auto" w:fill="auto"/>
            <w:noWrap/>
            <w:vAlign w:val="center"/>
            <w:hideMark/>
          </w:tcPr>
          <w:p w14:paraId="29C1DAB4" w14:textId="77777777" w:rsidR="00D67954" w:rsidRPr="0032563E" w:rsidRDefault="00D67954" w:rsidP="00AB2A30">
            <w:pPr>
              <w:ind w:firstLineChars="400" w:firstLine="960"/>
              <w:rPr>
                <w:color w:val="000000"/>
              </w:rPr>
            </w:pPr>
            <w:r w:rsidRPr="0032563E">
              <w:rPr>
                <w:color w:val="000000"/>
              </w:rPr>
              <w:t>Sodium</w:t>
            </w:r>
          </w:p>
        </w:tc>
        <w:tc>
          <w:tcPr>
            <w:tcW w:w="1441" w:type="dxa"/>
            <w:tcBorders>
              <w:top w:val="nil"/>
              <w:left w:val="nil"/>
              <w:bottom w:val="nil"/>
              <w:right w:val="nil"/>
            </w:tcBorders>
            <w:shd w:val="clear" w:color="auto" w:fill="auto"/>
            <w:noWrap/>
            <w:vAlign w:val="center"/>
            <w:hideMark/>
          </w:tcPr>
          <w:p w14:paraId="0CEFFA5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64ACDB" w14:textId="77777777" w:rsidR="00D67954" w:rsidRPr="0032563E" w:rsidRDefault="00D67954" w:rsidP="00AB2A30">
            <w:pPr>
              <w:jc w:val="center"/>
              <w:rPr>
                <w:color w:val="000000"/>
              </w:rPr>
            </w:pPr>
            <w:r w:rsidRPr="0032563E">
              <w:rPr>
                <w:color w:val="000000"/>
              </w:rPr>
              <w:t>140.2±0.7</w:t>
            </w:r>
          </w:p>
        </w:tc>
        <w:tc>
          <w:tcPr>
            <w:tcW w:w="1469" w:type="dxa"/>
            <w:tcBorders>
              <w:top w:val="nil"/>
              <w:left w:val="nil"/>
              <w:bottom w:val="nil"/>
              <w:right w:val="nil"/>
            </w:tcBorders>
            <w:shd w:val="clear" w:color="auto" w:fill="auto"/>
            <w:noWrap/>
            <w:vAlign w:val="center"/>
            <w:hideMark/>
          </w:tcPr>
          <w:p w14:paraId="4A483D0D" w14:textId="77777777" w:rsidR="00D67954" w:rsidRPr="0032563E" w:rsidRDefault="00D67954" w:rsidP="00AB2A30">
            <w:pPr>
              <w:jc w:val="center"/>
              <w:rPr>
                <w:color w:val="000000"/>
              </w:rPr>
            </w:pPr>
            <w:r w:rsidRPr="0032563E">
              <w:rPr>
                <w:color w:val="000000"/>
              </w:rPr>
              <w:t>137.5±1.3</w:t>
            </w:r>
          </w:p>
        </w:tc>
        <w:tc>
          <w:tcPr>
            <w:tcW w:w="1242" w:type="dxa"/>
            <w:tcBorders>
              <w:top w:val="nil"/>
              <w:left w:val="nil"/>
              <w:bottom w:val="nil"/>
              <w:right w:val="nil"/>
            </w:tcBorders>
            <w:shd w:val="clear" w:color="auto" w:fill="auto"/>
            <w:vAlign w:val="center"/>
            <w:hideMark/>
          </w:tcPr>
          <w:p w14:paraId="505B005A" w14:textId="77777777" w:rsidR="00D67954" w:rsidRPr="0032563E" w:rsidRDefault="00D67954" w:rsidP="00AB2A30">
            <w:pPr>
              <w:jc w:val="center"/>
              <w:rPr>
                <w:color w:val="000000"/>
              </w:rPr>
            </w:pPr>
            <w:r w:rsidRPr="0032563E">
              <w:rPr>
                <w:color w:val="000000"/>
              </w:rPr>
              <w:t>0.08</w:t>
            </w:r>
          </w:p>
        </w:tc>
      </w:tr>
      <w:tr w:rsidR="00D67954" w:rsidRPr="0032563E" w14:paraId="7869A49C" w14:textId="77777777" w:rsidTr="003D5A61">
        <w:trPr>
          <w:trHeight w:val="309"/>
          <w:jc w:val="center"/>
        </w:trPr>
        <w:tc>
          <w:tcPr>
            <w:tcW w:w="9646" w:type="dxa"/>
            <w:gridSpan w:val="5"/>
            <w:tcBorders>
              <w:top w:val="single" w:sz="8" w:space="0" w:color="auto"/>
              <w:left w:val="nil"/>
              <w:bottom w:val="nil"/>
              <w:right w:val="nil"/>
            </w:tcBorders>
            <w:shd w:val="clear" w:color="auto" w:fill="auto"/>
            <w:vAlign w:val="center"/>
            <w:hideMark/>
          </w:tcPr>
          <w:p w14:paraId="22963B32" w14:textId="77777777" w:rsidR="00D67954" w:rsidRPr="0032563E" w:rsidRDefault="00D67954" w:rsidP="00AB2A30">
            <w:pPr>
              <w:rPr>
                <w:color w:val="000000"/>
              </w:rPr>
            </w:pPr>
            <w:r w:rsidRPr="0032563E">
              <w:rPr>
                <w:color w:val="000000"/>
                <w:vertAlign w:val="superscript"/>
              </w:rPr>
              <w:t xml:space="preserve">a </w:t>
            </w:r>
            <w:r w:rsidRPr="0032563E">
              <w:rPr>
                <w:color w:val="000000"/>
              </w:rPr>
              <w:t>INR: international normalized ratio</w:t>
            </w:r>
          </w:p>
        </w:tc>
      </w:tr>
    </w:tbl>
    <w:p w14:paraId="53B56D8F" w14:textId="32AE30FE" w:rsidR="006F65B7" w:rsidRPr="0032563E" w:rsidRDefault="006F65B7" w:rsidP="00AB2A30"/>
    <w:p w14:paraId="473DE1DF" w14:textId="1F3CA7FC" w:rsidR="00DA0A17" w:rsidRPr="0032563E" w:rsidRDefault="00D67954" w:rsidP="00AB2A30">
      <w:pPr>
        <w:sectPr w:rsidR="00DA0A17" w:rsidRPr="0032563E" w:rsidSect="003D5A61">
          <w:pgSz w:w="12240" w:h="15840"/>
          <w:pgMar w:top="1440" w:right="1440" w:bottom="1440" w:left="1440" w:header="720" w:footer="720" w:gutter="0"/>
          <w:cols w:space="720"/>
          <w:docGrid w:linePitch="360"/>
        </w:sectPr>
      </w:pPr>
      <w:r w:rsidRPr="0032563E">
        <w:t>Table 1:  Study population demographics, clinical laboratory parameters.</w:t>
      </w:r>
    </w:p>
    <w:p w14:paraId="559DAD37" w14:textId="5903C971" w:rsidR="00924E95" w:rsidRPr="0032563E" w:rsidRDefault="003115C5" w:rsidP="00AB2A30">
      <w:pPr>
        <w:jc w:val="center"/>
      </w:pPr>
      <w:r w:rsidRPr="0032563E">
        <w:rPr>
          <w:noProof/>
        </w:rPr>
        <w:lastRenderedPageBreak/>
        <w:drawing>
          <wp:inline distT="0" distB="0" distL="0" distR="0" wp14:anchorId="4B8A5160" wp14:editId="08ABF4EC">
            <wp:extent cx="5567363" cy="3711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SHvsBR.tif"/>
                    <pic:cNvPicPr/>
                  </pic:nvPicPr>
                  <pic:blipFill>
                    <a:blip r:embed="rId13" cstate="email">
                      <a:extLst>
                        <a:ext uri="{28A0092B-C50C-407E-A947-70E740481C1C}">
                          <a14:useLocalDpi xmlns:a14="http://schemas.microsoft.com/office/drawing/2010/main"/>
                        </a:ext>
                      </a:extLst>
                    </a:blip>
                    <a:stretch>
                      <a:fillRect/>
                    </a:stretch>
                  </pic:blipFill>
                  <pic:spPr>
                    <a:xfrm>
                      <a:off x="0" y="0"/>
                      <a:ext cx="5593578" cy="3729052"/>
                    </a:xfrm>
                    <a:prstGeom prst="rect">
                      <a:avLst/>
                    </a:prstGeom>
                  </pic:spPr>
                </pic:pic>
              </a:graphicData>
            </a:graphic>
          </wp:inline>
        </w:drawing>
      </w:r>
    </w:p>
    <w:p w14:paraId="14042BF0" w14:textId="77777777" w:rsidR="003858BB" w:rsidRPr="0032563E" w:rsidRDefault="003858BB" w:rsidP="00AB2A30"/>
    <w:p w14:paraId="1D0B0AD2" w14:textId="7CCF3298" w:rsidR="009B2C23" w:rsidRPr="0032563E" w:rsidRDefault="009B2C23" w:rsidP="00AB2A30">
      <w:r w:rsidRPr="0032563E">
        <w:t xml:space="preserve">Figure1: Sample </w:t>
      </w:r>
      <w:r w:rsidR="008A2ACD" w:rsidRPr="0032563E">
        <w:t xml:space="preserve">3D T1 FSGPR </w:t>
      </w:r>
      <w:r w:rsidRPr="0032563E">
        <w:t xml:space="preserve">axial view of Control and a NASH subjects </w:t>
      </w:r>
      <w:r w:rsidR="00FB48DD" w:rsidRPr="0032563E">
        <w:t>with</w:t>
      </w:r>
      <w:r w:rsidR="008A2ACD" w:rsidRPr="0032563E">
        <w:t xml:space="preserve">out adjusting </w:t>
      </w:r>
      <w:r w:rsidR="00FB48DD" w:rsidRPr="0032563E">
        <w:t>image</w:t>
      </w:r>
      <w:r w:rsidRPr="0032563E">
        <w:t xml:space="preserve"> signal intensity. </w:t>
      </w:r>
      <w:r w:rsidRPr="0032563E">
        <w:br w:type="page"/>
      </w:r>
    </w:p>
    <w:p w14:paraId="4BAAED16" w14:textId="77777777" w:rsidR="009B2C23" w:rsidRPr="0032563E" w:rsidRDefault="009B2C23" w:rsidP="00AB2A30">
      <w:pPr>
        <w:sectPr w:rsidR="009B2C23" w:rsidRPr="0032563E" w:rsidSect="00606362">
          <w:pgSz w:w="12240" w:h="15840"/>
          <w:pgMar w:top="1440" w:right="1440" w:bottom="1440" w:left="1440" w:header="720" w:footer="720" w:gutter="0"/>
          <w:cols w:space="720"/>
          <w:docGrid w:linePitch="360"/>
        </w:sectPr>
      </w:pPr>
    </w:p>
    <w:tbl>
      <w:tblPr>
        <w:tblW w:w="14117" w:type="dxa"/>
        <w:tblLayout w:type="fixed"/>
        <w:tblLook w:val="04A0" w:firstRow="1" w:lastRow="0" w:firstColumn="1" w:lastColumn="0" w:noHBand="0" w:noVBand="1"/>
      </w:tblPr>
      <w:tblGrid>
        <w:gridCol w:w="4102"/>
        <w:gridCol w:w="1526"/>
        <w:gridCol w:w="1526"/>
        <w:gridCol w:w="1526"/>
        <w:gridCol w:w="1240"/>
        <w:gridCol w:w="1335"/>
        <w:gridCol w:w="1431"/>
        <w:gridCol w:w="1431"/>
      </w:tblGrid>
      <w:tr w:rsidR="000C2638" w:rsidRPr="000C2638" w14:paraId="684920B6" w14:textId="77777777" w:rsidTr="003D5A61">
        <w:trPr>
          <w:trHeight w:val="620"/>
        </w:trPr>
        <w:tc>
          <w:tcPr>
            <w:tcW w:w="4102" w:type="dxa"/>
            <w:tcBorders>
              <w:top w:val="nil"/>
              <w:left w:val="nil"/>
              <w:bottom w:val="nil"/>
              <w:right w:val="nil"/>
            </w:tcBorders>
            <w:shd w:val="clear" w:color="auto" w:fill="auto"/>
            <w:noWrap/>
            <w:vAlign w:val="bottom"/>
            <w:hideMark/>
          </w:tcPr>
          <w:p w14:paraId="0DF9186D" w14:textId="77777777" w:rsidR="000C2638" w:rsidRPr="000C2638" w:rsidRDefault="000C2638" w:rsidP="00AB2A30"/>
        </w:tc>
        <w:tc>
          <w:tcPr>
            <w:tcW w:w="1526" w:type="dxa"/>
            <w:tcBorders>
              <w:top w:val="nil"/>
              <w:left w:val="nil"/>
              <w:bottom w:val="nil"/>
              <w:right w:val="nil"/>
            </w:tcBorders>
            <w:shd w:val="clear" w:color="auto" w:fill="auto"/>
            <w:noWrap/>
            <w:vAlign w:val="center"/>
            <w:hideMark/>
          </w:tcPr>
          <w:p w14:paraId="282AD0A9" w14:textId="77777777" w:rsidR="000C2638" w:rsidRPr="000C2638" w:rsidRDefault="000C2638" w:rsidP="00AB2A30">
            <w:pPr>
              <w:jc w:val="center"/>
              <w:rPr>
                <w:color w:val="000000"/>
              </w:rPr>
            </w:pPr>
            <w:r w:rsidRPr="000C2638">
              <w:rPr>
                <w:color w:val="000000"/>
              </w:rPr>
              <w:t>Control</w:t>
            </w:r>
          </w:p>
        </w:tc>
        <w:tc>
          <w:tcPr>
            <w:tcW w:w="1526" w:type="dxa"/>
            <w:tcBorders>
              <w:top w:val="nil"/>
              <w:left w:val="nil"/>
              <w:bottom w:val="nil"/>
              <w:right w:val="nil"/>
            </w:tcBorders>
            <w:shd w:val="clear" w:color="auto" w:fill="auto"/>
            <w:noWrap/>
            <w:vAlign w:val="center"/>
            <w:hideMark/>
          </w:tcPr>
          <w:p w14:paraId="0D93ACAE" w14:textId="77777777" w:rsidR="000C2638" w:rsidRPr="000C2638" w:rsidRDefault="000C2638" w:rsidP="00AB2A30">
            <w:pPr>
              <w:jc w:val="center"/>
              <w:rPr>
                <w:color w:val="000000"/>
              </w:rPr>
            </w:pPr>
            <w:r w:rsidRPr="000C2638">
              <w:rPr>
                <w:color w:val="000000"/>
              </w:rPr>
              <w:t>NASH</w:t>
            </w:r>
          </w:p>
        </w:tc>
        <w:tc>
          <w:tcPr>
            <w:tcW w:w="1526" w:type="dxa"/>
            <w:tcBorders>
              <w:top w:val="nil"/>
              <w:left w:val="nil"/>
              <w:bottom w:val="nil"/>
              <w:right w:val="nil"/>
            </w:tcBorders>
            <w:shd w:val="clear" w:color="auto" w:fill="auto"/>
            <w:noWrap/>
            <w:vAlign w:val="center"/>
            <w:hideMark/>
          </w:tcPr>
          <w:p w14:paraId="7554350C" w14:textId="77777777" w:rsidR="000C2638" w:rsidRPr="000C2638" w:rsidRDefault="000C2638" w:rsidP="00AB2A30">
            <w:pPr>
              <w:jc w:val="center"/>
              <w:rPr>
                <w:color w:val="000000"/>
              </w:rPr>
            </w:pPr>
            <w:r w:rsidRPr="000C2638">
              <w:rPr>
                <w:color w:val="000000"/>
              </w:rPr>
              <w:t>NASH+HE</w:t>
            </w:r>
          </w:p>
        </w:tc>
        <w:tc>
          <w:tcPr>
            <w:tcW w:w="1240" w:type="dxa"/>
            <w:tcBorders>
              <w:top w:val="nil"/>
              <w:left w:val="nil"/>
              <w:bottom w:val="nil"/>
              <w:right w:val="nil"/>
            </w:tcBorders>
            <w:shd w:val="clear" w:color="auto" w:fill="auto"/>
            <w:noWrap/>
            <w:vAlign w:val="center"/>
            <w:hideMark/>
          </w:tcPr>
          <w:p w14:paraId="3A840326" w14:textId="77777777" w:rsidR="000C2638" w:rsidRPr="000C2638" w:rsidRDefault="000C2638" w:rsidP="00AB2A30">
            <w:pPr>
              <w:jc w:val="center"/>
              <w:rPr>
                <w:color w:val="000000"/>
              </w:rPr>
            </w:pPr>
            <w:r w:rsidRPr="000C2638">
              <w:rPr>
                <w:color w:val="000000"/>
              </w:rPr>
              <w:t>ANOVA</w:t>
            </w:r>
          </w:p>
        </w:tc>
        <w:tc>
          <w:tcPr>
            <w:tcW w:w="1335" w:type="dxa"/>
            <w:tcBorders>
              <w:top w:val="nil"/>
              <w:left w:val="nil"/>
              <w:bottom w:val="nil"/>
              <w:right w:val="nil"/>
            </w:tcBorders>
            <w:shd w:val="clear" w:color="auto" w:fill="auto"/>
            <w:hideMark/>
          </w:tcPr>
          <w:p w14:paraId="757990F5"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w:t>
            </w:r>
          </w:p>
        </w:tc>
        <w:tc>
          <w:tcPr>
            <w:tcW w:w="1431" w:type="dxa"/>
            <w:tcBorders>
              <w:top w:val="nil"/>
              <w:left w:val="nil"/>
              <w:bottom w:val="nil"/>
              <w:right w:val="nil"/>
            </w:tcBorders>
            <w:shd w:val="clear" w:color="auto" w:fill="auto"/>
            <w:hideMark/>
          </w:tcPr>
          <w:p w14:paraId="53BB0422"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HE</w:t>
            </w:r>
          </w:p>
        </w:tc>
        <w:tc>
          <w:tcPr>
            <w:tcW w:w="1431" w:type="dxa"/>
            <w:tcBorders>
              <w:top w:val="nil"/>
              <w:left w:val="nil"/>
              <w:bottom w:val="nil"/>
              <w:right w:val="nil"/>
            </w:tcBorders>
            <w:shd w:val="clear" w:color="auto" w:fill="auto"/>
            <w:hideMark/>
          </w:tcPr>
          <w:p w14:paraId="489A7361" w14:textId="77777777" w:rsidR="000C2638" w:rsidRPr="000C2638" w:rsidRDefault="000C2638" w:rsidP="00AB2A30">
            <w:pPr>
              <w:jc w:val="center"/>
              <w:rPr>
                <w:color w:val="000000"/>
              </w:rPr>
            </w:pPr>
            <w:r w:rsidRPr="000C2638">
              <w:rPr>
                <w:color w:val="000000"/>
              </w:rPr>
              <w:t xml:space="preserve">NASH vs </w:t>
            </w:r>
            <w:r w:rsidRPr="000C2638">
              <w:rPr>
                <w:color w:val="000000"/>
              </w:rPr>
              <w:br/>
              <w:t>NASH+HE</w:t>
            </w:r>
          </w:p>
        </w:tc>
      </w:tr>
      <w:tr w:rsidR="000C2638" w:rsidRPr="000C2638" w14:paraId="5A5CF484"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5878C31A" w14:textId="77777777" w:rsidR="000C2638" w:rsidRPr="000C2638" w:rsidRDefault="000C2638" w:rsidP="00AB2A30">
            <w:pPr>
              <w:rPr>
                <w:color w:val="000000"/>
              </w:rPr>
            </w:pPr>
            <w:r w:rsidRPr="000C2638">
              <w:rPr>
                <w:color w:val="000000"/>
              </w:rPr>
              <w:t> </w:t>
            </w:r>
          </w:p>
        </w:tc>
        <w:tc>
          <w:tcPr>
            <w:tcW w:w="1526" w:type="dxa"/>
            <w:tcBorders>
              <w:top w:val="nil"/>
              <w:left w:val="nil"/>
              <w:bottom w:val="single" w:sz="8" w:space="0" w:color="auto"/>
              <w:right w:val="nil"/>
            </w:tcBorders>
            <w:shd w:val="clear" w:color="auto" w:fill="auto"/>
            <w:noWrap/>
            <w:vAlign w:val="bottom"/>
            <w:hideMark/>
          </w:tcPr>
          <w:p w14:paraId="2BE1A63F" w14:textId="77777777" w:rsidR="000C2638" w:rsidRPr="000C2638" w:rsidRDefault="000C2638" w:rsidP="00AB2A30">
            <w:pPr>
              <w:jc w:val="center"/>
              <w:rPr>
                <w:color w:val="000000"/>
              </w:rPr>
            </w:pPr>
            <w:r w:rsidRPr="000C2638">
              <w:rPr>
                <w:color w:val="000000"/>
              </w:rPr>
              <w:t>n=30</w:t>
            </w:r>
          </w:p>
        </w:tc>
        <w:tc>
          <w:tcPr>
            <w:tcW w:w="1526" w:type="dxa"/>
            <w:tcBorders>
              <w:top w:val="nil"/>
              <w:left w:val="nil"/>
              <w:bottom w:val="single" w:sz="8" w:space="0" w:color="auto"/>
              <w:right w:val="nil"/>
            </w:tcBorders>
            <w:shd w:val="clear" w:color="auto" w:fill="auto"/>
            <w:noWrap/>
            <w:vAlign w:val="bottom"/>
            <w:hideMark/>
          </w:tcPr>
          <w:p w14:paraId="0AB384A6" w14:textId="77777777" w:rsidR="000C2638" w:rsidRPr="000C2638" w:rsidRDefault="000C2638" w:rsidP="00AB2A30">
            <w:pPr>
              <w:jc w:val="center"/>
              <w:rPr>
                <w:color w:val="000000"/>
              </w:rPr>
            </w:pPr>
            <w:r w:rsidRPr="000C2638">
              <w:rPr>
                <w:color w:val="000000"/>
              </w:rPr>
              <w:t>n=19</w:t>
            </w:r>
          </w:p>
        </w:tc>
        <w:tc>
          <w:tcPr>
            <w:tcW w:w="1526" w:type="dxa"/>
            <w:tcBorders>
              <w:top w:val="nil"/>
              <w:left w:val="nil"/>
              <w:bottom w:val="single" w:sz="8" w:space="0" w:color="auto"/>
              <w:right w:val="nil"/>
            </w:tcBorders>
            <w:shd w:val="clear" w:color="auto" w:fill="auto"/>
            <w:noWrap/>
            <w:vAlign w:val="bottom"/>
            <w:hideMark/>
          </w:tcPr>
          <w:p w14:paraId="23F48BE7" w14:textId="77777777" w:rsidR="000C2638" w:rsidRPr="000C2638" w:rsidRDefault="000C2638" w:rsidP="00AB2A30">
            <w:pPr>
              <w:jc w:val="center"/>
              <w:rPr>
                <w:color w:val="000000"/>
              </w:rPr>
            </w:pPr>
            <w:r w:rsidRPr="000C2638">
              <w:rPr>
                <w:color w:val="000000"/>
              </w:rPr>
              <w:t>n=7</w:t>
            </w:r>
          </w:p>
        </w:tc>
        <w:tc>
          <w:tcPr>
            <w:tcW w:w="1240" w:type="dxa"/>
            <w:tcBorders>
              <w:top w:val="nil"/>
              <w:left w:val="nil"/>
              <w:bottom w:val="single" w:sz="8" w:space="0" w:color="auto"/>
              <w:right w:val="nil"/>
            </w:tcBorders>
            <w:shd w:val="clear" w:color="auto" w:fill="auto"/>
            <w:noWrap/>
            <w:vAlign w:val="bottom"/>
            <w:hideMark/>
          </w:tcPr>
          <w:p w14:paraId="77A7EE36" w14:textId="77777777" w:rsidR="000C2638" w:rsidRPr="000C2638" w:rsidRDefault="000C2638" w:rsidP="00AB2A30">
            <w:pPr>
              <w:jc w:val="center"/>
              <w:rPr>
                <w:color w:val="000000"/>
              </w:rPr>
            </w:pPr>
            <w:r w:rsidRPr="000C2638">
              <w:rPr>
                <w:color w:val="000000"/>
              </w:rPr>
              <w:t>prob &gt; F</w:t>
            </w:r>
          </w:p>
        </w:tc>
        <w:tc>
          <w:tcPr>
            <w:tcW w:w="1335" w:type="dxa"/>
            <w:tcBorders>
              <w:top w:val="nil"/>
              <w:left w:val="nil"/>
              <w:bottom w:val="single" w:sz="8" w:space="0" w:color="auto"/>
              <w:right w:val="nil"/>
            </w:tcBorders>
            <w:shd w:val="clear" w:color="auto" w:fill="auto"/>
            <w:noWrap/>
            <w:vAlign w:val="bottom"/>
            <w:hideMark/>
          </w:tcPr>
          <w:p w14:paraId="006A90E5"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13455DA9"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6726E646" w14:textId="77777777" w:rsidR="000C2638" w:rsidRPr="000C2638" w:rsidRDefault="000C2638" w:rsidP="00AB2A30">
            <w:pPr>
              <w:jc w:val="center"/>
              <w:rPr>
                <w:color w:val="000000"/>
              </w:rPr>
            </w:pPr>
            <w:r w:rsidRPr="000C2638">
              <w:rPr>
                <w:color w:val="000000"/>
              </w:rPr>
              <w:t>p-value</w:t>
            </w:r>
          </w:p>
        </w:tc>
      </w:tr>
      <w:tr w:rsidR="000C2638" w:rsidRPr="000C2638" w14:paraId="05271A33" w14:textId="77777777" w:rsidTr="003D5A61">
        <w:trPr>
          <w:trHeight w:val="292"/>
        </w:trPr>
        <w:tc>
          <w:tcPr>
            <w:tcW w:w="4102" w:type="dxa"/>
            <w:tcBorders>
              <w:top w:val="nil"/>
              <w:left w:val="nil"/>
              <w:bottom w:val="nil"/>
              <w:right w:val="nil"/>
            </w:tcBorders>
            <w:shd w:val="clear" w:color="auto" w:fill="auto"/>
            <w:noWrap/>
            <w:vAlign w:val="bottom"/>
            <w:hideMark/>
          </w:tcPr>
          <w:p w14:paraId="3B1D4F75" w14:textId="77777777" w:rsidR="000C2638" w:rsidRPr="000C2638" w:rsidRDefault="000C2638" w:rsidP="00AB2A30">
            <w:pPr>
              <w:rPr>
                <w:color w:val="000000"/>
              </w:rPr>
            </w:pPr>
            <w:r w:rsidRPr="000C2638">
              <w:rPr>
                <w:color w:val="000000"/>
              </w:rPr>
              <w:t>Normalized T1-Singal Ratio</w:t>
            </w:r>
          </w:p>
        </w:tc>
        <w:tc>
          <w:tcPr>
            <w:tcW w:w="1526" w:type="dxa"/>
            <w:tcBorders>
              <w:top w:val="nil"/>
              <w:left w:val="nil"/>
              <w:bottom w:val="nil"/>
              <w:right w:val="nil"/>
            </w:tcBorders>
            <w:shd w:val="clear" w:color="auto" w:fill="auto"/>
            <w:noWrap/>
            <w:vAlign w:val="bottom"/>
            <w:hideMark/>
          </w:tcPr>
          <w:p w14:paraId="6E7E1DBB"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77479427"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100B9AE0"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28413CD9"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69C81085"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3B2EA74B"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07D4AE15" w14:textId="77777777" w:rsidR="000C2638" w:rsidRPr="000C2638" w:rsidRDefault="000C2638" w:rsidP="00AB2A30">
            <w:pPr>
              <w:jc w:val="center"/>
              <w:rPr>
                <w:sz w:val="20"/>
                <w:szCs w:val="20"/>
              </w:rPr>
            </w:pPr>
          </w:p>
        </w:tc>
      </w:tr>
      <w:tr w:rsidR="000C2638" w:rsidRPr="000C2638" w14:paraId="1BA3F339" w14:textId="77777777" w:rsidTr="003D5A61">
        <w:trPr>
          <w:trHeight w:val="292"/>
        </w:trPr>
        <w:tc>
          <w:tcPr>
            <w:tcW w:w="4102" w:type="dxa"/>
            <w:tcBorders>
              <w:top w:val="nil"/>
              <w:left w:val="nil"/>
              <w:bottom w:val="nil"/>
              <w:right w:val="nil"/>
            </w:tcBorders>
            <w:shd w:val="clear" w:color="auto" w:fill="auto"/>
            <w:noWrap/>
            <w:vAlign w:val="bottom"/>
            <w:hideMark/>
          </w:tcPr>
          <w:p w14:paraId="4824BD57" w14:textId="77777777" w:rsidR="000C2638" w:rsidRPr="000C2638" w:rsidRDefault="000C2638" w:rsidP="006715CC">
            <w:pPr>
              <w:ind w:left="975" w:hanging="525"/>
              <w:rPr>
                <w:color w:val="000000"/>
              </w:rPr>
            </w:pPr>
            <w:r w:rsidRPr="000C2638">
              <w:rPr>
                <w:color w:val="000000"/>
              </w:rPr>
              <w:t>Globus Pallidus / Cerebral Cortex</w:t>
            </w:r>
          </w:p>
        </w:tc>
        <w:tc>
          <w:tcPr>
            <w:tcW w:w="1526" w:type="dxa"/>
            <w:tcBorders>
              <w:top w:val="nil"/>
              <w:left w:val="nil"/>
              <w:bottom w:val="nil"/>
              <w:right w:val="nil"/>
            </w:tcBorders>
            <w:shd w:val="clear" w:color="auto" w:fill="auto"/>
            <w:noWrap/>
            <w:vAlign w:val="bottom"/>
            <w:hideMark/>
          </w:tcPr>
          <w:p w14:paraId="44808FE4" w14:textId="77777777" w:rsidR="000C2638" w:rsidRPr="000C2638" w:rsidRDefault="000C2638" w:rsidP="00AB2A30">
            <w:pPr>
              <w:jc w:val="center"/>
              <w:rPr>
                <w:color w:val="000000"/>
              </w:rPr>
            </w:pPr>
            <w:r w:rsidRPr="000C2638">
              <w:rPr>
                <w:color w:val="000000"/>
              </w:rPr>
              <w:t>0.96±0.0086</w:t>
            </w:r>
          </w:p>
        </w:tc>
        <w:tc>
          <w:tcPr>
            <w:tcW w:w="1526" w:type="dxa"/>
            <w:tcBorders>
              <w:top w:val="nil"/>
              <w:left w:val="nil"/>
              <w:bottom w:val="nil"/>
              <w:right w:val="nil"/>
            </w:tcBorders>
            <w:shd w:val="clear" w:color="auto" w:fill="auto"/>
            <w:noWrap/>
            <w:vAlign w:val="bottom"/>
            <w:hideMark/>
          </w:tcPr>
          <w:p w14:paraId="131CFD24" w14:textId="77777777" w:rsidR="000C2638" w:rsidRPr="000C2638" w:rsidRDefault="000C2638" w:rsidP="00AB2A30">
            <w:pPr>
              <w:jc w:val="center"/>
              <w:rPr>
                <w:color w:val="000000"/>
              </w:rPr>
            </w:pPr>
            <w:r w:rsidRPr="000C2638">
              <w:rPr>
                <w:color w:val="000000"/>
              </w:rPr>
              <w:t>1.04±0.011</w:t>
            </w:r>
          </w:p>
        </w:tc>
        <w:tc>
          <w:tcPr>
            <w:tcW w:w="1526" w:type="dxa"/>
            <w:tcBorders>
              <w:top w:val="nil"/>
              <w:left w:val="nil"/>
              <w:bottom w:val="nil"/>
              <w:right w:val="nil"/>
            </w:tcBorders>
            <w:shd w:val="clear" w:color="auto" w:fill="auto"/>
            <w:noWrap/>
            <w:vAlign w:val="bottom"/>
            <w:hideMark/>
          </w:tcPr>
          <w:p w14:paraId="5A28035A" w14:textId="77777777" w:rsidR="000C2638" w:rsidRPr="000C2638" w:rsidRDefault="000C2638" w:rsidP="00AB2A30">
            <w:pPr>
              <w:jc w:val="center"/>
              <w:rPr>
                <w:color w:val="000000"/>
              </w:rPr>
            </w:pPr>
            <w:r w:rsidRPr="000C2638">
              <w:rPr>
                <w:color w:val="000000"/>
              </w:rPr>
              <w:t>1.11±0.018</w:t>
            </w:r>
          </w:p>
        </w:tc>
        <w:tc>
          <w:tcPr>
            <w:tcW w:w="1240" w:type="dxa"/>
            <w:tcBorders>
              <w:top w:val="nil"/>
              <w:left w:val="nil"/>
              <w:bottom w:val="nil"/>
              <w:right w:val="nil"/>
            </w:tcBorders>
            <w:shd w:val="clear" w:color="auto" w:fill="auto"/>
            <w:noWrap/>
            <w:vAlign w:val="bottom"/>
            <w:hideMark/>
          </w:tcPr>
          <w:p w14:paraId="4C157327"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6DEF88BD" w14:textId="77777777" w:rsidR="000C2638" w:rsidRPr="000C2638" w:rsidRDefault="000C2638" w:rsidP="00AB2A30">
            <w:pPr>
              <w:jc w:val="center"/>
              <w:rPr>
                <w:color w:val="000000"/>
              </w:rPr>
            </w:pPr>
            <w:r w:rsidRPr="000C2638">
              <w:rPr>
                <w:color w:val="000000"/>
              </w:rPr>
              <w:t>0.29</w:t>
            </w:r>
          </w:p>
        </w:tc>
        <w:tc>
          <w:tcPr>
            <w:tcW w:w="1431" w:type="dxa"/>
            <w:tcBorders>
              <w:top w:val="nil"/>
              <w:left w:val="nil"/>
              <w:bottom w:val="nil"/>
              <w:right w:val="nil"/>
            </w:tcBorders>
            <w:shd w:val="clear" w:color="auto" w:fill="auto"/>
            <w:noWrap/>
            <w:vAlign w:val="bottom"/>
            <w:hideMark/>
          </w:tcPr>
          <w:p w14:paraId="195DB83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3B71E67C" w14:textId="77777777" w:rsidR="000C2638" w:rsidRPr="000C2638" w:rsidRDefault="000C2638" w:rsidP="00AB2A30">
            <w:pPr>
              <w:jc w:val="center"/>
              <w:rPr>
                <w:color w:val="000000"/>
              </w:rPr>
            </w:pPr>
            <w:r w:rsidRPr="000C2638">
              <w:rPr>
                <w:color w:val="000000"/>
              </w:rPr>
              <w:t>&lt;0.0001</w:t>
            </w:r>
          </w:p>
        </w:tc>
      </w:tr>
      <w:tr w:rsidR="000C2638" w:rsidRPr="000C2638" w14:paraId="0C968E31" w14:textId="77777777" w:rsidTr="003D5A61">
        <w:trPr>
          <w:trHeight w:val="292"/>
        </w:trPr>
        <w:tc>
          <w:tcPr>
            <w:tcW w:w="4102" w:type="dxa"/>
            <w:tcBorders>
              <w:top w:val="nil"/>
              <w:left w:val="nil"/>
              <w:bottom w:val="nil"/>
              <w:right w:val="nil"/>
            </w:tcBorders>
            <w:shd w:val="clear" w:color="auto" w:fill="auto"/>
            <w:noWrap/>
            <w:vAlign w:val="bottom"/>
            <w:hideMark/>
          </w:tcPr>
          <w:p w14:paraId="7BB692D1" w14:textId="77777777" w:rsidR="000C2638" w:rsidRPr="000C2638" w:rsidRDefault="000C2638" w:rsidP="006715CC">
            <w:pPr>
              <w:ind w:left="435" w:firstLine="15"/>
              <w:rPr>
                <w:color w:val="000000"/>
              </w:rPr>
            </w:pPr>
            <w:r w:rsidRPr="000C2638">
              <w:rPr>
                <w:color w:val="000000"/>
              </w:rPr>
              <w:t>Globus Pallidus / Cerebral WM</w:t>
            </w:r>
          </w:p>
        </w:tc>
        <w:tc>
          <w:tcPr>
            <w:tcW w:w="1526" w:type="dxa"/>
            <w:tcBorders>
              <w:top w:val="nil"/>
              <w:left w:val="nil"/>
              <w:bottom w:val="nil"/>
              <w:right w:val="nil"/>
            </w:tcBorders>
            <w:shd w:val="clear" w:color="auto" w:fill="auto"/>
            <w:noWrap/>
            <w:vAlign w:val="bottom"/>
            <w:hideMark/>
          </w:tcPr>
          <w:p w14:paraId="262B5636" w14:textId="77777777" w:rsidR="000C2638" w:rsidRPr="000C2638" w:rsidRDefault="000C2638" w:rsidP="00AB2A30">
            <w:pPr>
              <w:jc w:val="center"/>
              <w:rPr>
                <w:color w:val="000000"/>
              </w:rPr>
            </w:pPr>
            <w:r w:rsidRPr="000C2638">
              <w:rPr>
                <w:color w:val="000000"/>
              </w:rPr>
              <w:t>1.36±0.023</w:t>
            </w:r>
          </w:p>
        </w:tc>
        <w:tc>
          <w:tcPr>
            <w:tcW w:w="1526" w:type="dxa"/>
            <w:tcBorders>
              <w:top w:val="nil"/>
              <w:left w:val="nil"/>
              <w:bottom w:val="nil"/>
              <w:right w:val="nil"/>
            </w:tcBorders>
            <w:shd w:val="clear" w:color="auto" w:fill="auto"/>
            <w:noWrap/>
            <w:vAlign w:val="bottom"/>
            <w:hideMark/>
          </w:tcPr>
          <w:p w14:paraId="679719E0" w14:textId="77777777" w:rsidR="000C2638" w:rsidRPr="000C2638" w:rsidRDefault="000C2638" w:rsidP="00AB2A30">
            <w:pPr>
              <w:jc w:val="center"/>
              <w:rPr>
                <w:color w:val="000000"/>
              </w:rPr>
            </w:pPr>
            <w:r w:rsidRPr="000C2638">
              <w:rPr>
                <w:color w:val="000000"/>
              </w:rPr>
              <w:t>1.42±0.029</w:t>
            </w:r>
          </w:p>
        </w:tc>
        <w:tc>
          <w:tcPr>
            <w:tcW w:w="1526" w:type="dxa"/>
            <w:tcBorders>
              <w:top w:val="nil"/>
              <w:left w:val="nil"/>
              <w:bottom w:val="nil"/>
              <w:right w:val="nil"/>
            </w:tcBorders>
            <w:shd w:val="clear" w:color="auto" w:fill="auto"/>
            <w:noWrap/>
            <w:vAlign w:val="bottom"/>
            <w:hideMark/>
          </w:tcPr>
          <w:p w14:paraId="2AC8926C" w14:textId="77777777" w:rsidR="000C2638" w:rsidRPr="000C2638" w:rsidRDefault="000C2638" w:rsidP="00AB2A30">
            <w:pPr>
              <w:jc w:val="center"/>
              <w:rPr>
                <w:color w:val="000000"/>
              </w:rPr>
            </w:pPr>
            <w:r w:rsidRPr="000C2638">
              <w:rPr>
                <w:color w:val="000000"/>
              </w:rPr>
              <w:t>1.66±0.048</w:t>
            </w:r>
          </w:p>
        </w:tc>
        <w:tc>
          <w:tcPr>
            <w:tcW w:w="1240" w:type="dxa"/>
            <w:tcBorders>
              <w:top w:val="nil"/>
              <w:left w:val="nil"/>
              <w:bottom w:val="nil"/>
              <w:right w:val="nil"/>
            </w:tcBorders>
            <w:shd w:val="clear" w:color="auto" w:fill="auto"/>
            <w:noWrap/>
            <w:vAlign w:val="bottom"/>
            <w:hideMark/>
          </w:tcPr>
          <w:p w14:paraId="6BA61039"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5CC9567D"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307D5F3"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EA78B44" w14:textId="77777777" w:rsidR="000C2638" w:rsidRPr="000C2638" w:rsidRDefault="000C2638" w:rsidP="00AB2A30">
            <w:pPr>
              <w:jc w:val="center"/>
              <w:rPr>
                <w:color w:val="000000"/>
              </w:rPr>
            </w:pPr>
            <w:r w:rsidRPr="000C2638">
              <w:rPr>
                <w:color w:val="000000"/>
              </w:rPr>
              <w:t>0.0073</w:t>
            </w:r>
          </w:p>
        </w:tc>
      </w:tr>
      <w:tr w:rsidR="000C2638" w:rsidRPr="000C2638" w14:paraId="68BE8B05" w14:textId="77777777" w:rsidTr="003D5A61">
        <w:trPr>
          <w:trHeight w:val="292"/>
        </w:trPr>
        <w:tc>
          <w:tcPr>
            <w:tcW w:w="4102" w:type="dxa"/>
            <w:tcBorders>
              <w:top w:val="nil"/>
              <w:left w:val="nil"/>
              <w:bottom w:val="nil"/>
              <w:right w:val="nil"/>
            </w:tcBorders>
            <w:shd w:val="clear" w:color="auto" w:fill="auto"/>
            <w:noWrap/>
            <w:hideMark/>
          </w:tcPr>
          <w:p w14:paraId="06D9A327" w14:textId="77777777" w:rsidR="000C2638" w:rsidRPr="000C2638" w:rsidRDefault="000C2638" w:rsidP="006715CC">
            <w:pPr>
              <w:ind w:left="975" w:hanging="525"/>
              <w:rPr>
                <w:color w:val="000000"/>
              </w:rPr>
            </w:pPr>
            <w:r w:rsidRPr="000C2638">
              <w:rPr>
                <w:color w:val="000000"/>
              </w:rPr>
              <w:t>Globus Pallidus / Brainstem</w:t>
            </w:r>
          </w:p>
        </w:tc>
        <w:tc>
          <w:tcPr>
            <w:tcW w:w="1526" w:type="dxa"/>
            <w:tcBorders>
              <w:top w:val="nil"/>
              <w:left w:val="nil"/>
              <w:bottom w:val="nil"/>
              <w:right w:val="nil"/>
            </w:tcBorders>
            <w:shd w:val="clear" w:color="auto" w:fill="auto"/>
            <w:noWrap/>
            <w:hideMark/>
          </w:tcPr>
          <w:p w14:paraId="6654CF3B" w14:textId="77777777" w:rsidR="000C2638" w:rsidRPr="000C2638" w:rsidRDefault="000C2638" w:rsidP="00AB2A30">
            <w:pPr>
              <w:jc w:val="center"/>
              <w:rPr>
                <w:color w:val="000000"/>
              </w:rPr>
            </w:pPr>
            <w:r w:rsidRPr="000C2638">
              <w:rPr>
                <w:color w:val="000000"/>
              </w:rPr>
              <w:t>1.10±0.016</w:t>
            </w:r>
          </w:p>
        </w:tc>
        <w:tc>
          <w:tcPr>
            <w:tcW w:w="1526" w:type="dxa"/>
            <w:tcBorders>
              <w:top w:val="nil"/>
              <w:left w:val="nil"/>
              <w:bottom w:val="nil"/>
              <w:right w:val="nil"/>
            </w:tcBorders>
            <w:shd w:val="clear" w:color="auto" w:fill="auto"/>
            <w:noWrap/>
            <w:hideMark/>
          </w:tcPr>
          <w:p w14:paraId="5E9EEFE3" w14:textId="77777777" w:rsidR="000C2638" w:rsidRPr="000C2638" w:rsidRDefault="000C2638" w:rsidP="00AB2A30">
            <w:pPr>
              <w:jc w:val="center"/>
              <w:rPr>
                <w:color w:val="000000"/>
              </w:rPr>
            </w:pPr>
            <w:r w:rsidRPr="000C2638">
              <w:rPr>
                <w:color w:val="000000"/>
              </w:rPr>
              <w:t>1.17±0.020</w:t>
            </w:r>
          </w:p>
        </w:tc>
        <w:tc>
          <w:tcPr>
            <w:tcW w:w="1526" w:type="dxa"/>
            <w:tcBorders>
              <w:top w:val="nil"/>
              <w:left w:val="nil"/>
              <w:bottom w:val="nil"/>
              <w:right w:val="nil"/>
            </w:tcBorders>
            <w:shd w:val="clear" w:color="auto" w:fill="auto"/>
            <w:noWrap/>
            <w:hideMark/>
          </w:tcPr>
          <w:p w14:paraId="1265AF0F" w14:textId="77777777" w:rsidR="000C2638" w:rsidRPr="000C2638" w:rsidRDefault="000C2638" w:rsidP="00AB2A30">
            <w:pPr>
              <w:jc w:val="center"/>
              <w:rPr>
                <w:color w:val="000000"/>
              </w:rPr>
            </w:pPr>
            <w:r w:rsidRPr="000C2638">
              <w:rPr>
                <w:color w:val="000000"/>
              </w:rPr>
              <w:t>1.21±0.033</w:t>
            </w:r>
          </w:p>
        </w:tc>
        <w:tc>
          <w:tcPr>
            <w:tcW w:w="1240" w:type="dxa"/>
            <w:tcBorders>
              <w:top w:val="nil"/>
              <w:left w:val="nil"/>
              <w:bottom w:val="nil"/>
              <w:right w:val="nil"/>
            </w:tcBorders>
            <w:shd w:val="clear" w:color="auto" w:fill="auto"/>
            <w:noWrap/>
            <w:vAlign w:val="bottom"/>
            <w:hideMark/>
          </w:tcPr>
          <w:p w14:paraId="61F992E3"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hideMark/>
          </w:tcPr>
          <w:p w14:paraId="3E84F066" w14:textId="77777777" w:rsidR="000C2638" w:rsidRPr="000C2638" w:rsidRDefault="000C2638" w:rsidP="00AB2A30">
            <w:pPr>
              <w:jc w:val="center"/>
              <w:rPr>
                <w:color w:val="000000"/>
              </w:rPr>
            </w:pPr>
            <w:r w:rsidRPr="000C2638">
              <w:rPr>
                <w:color w:val="000000"/>
              </w:rPr>
              <w:t>0.027</w:t>
            </w:r>
          </w:p>
        </w:tc>
        <w:tc>
          <w:tcPr>
            <w:tcW w:w="1431" w:type="dxa"/>
            <w:tcBorders>
              <w:top w:val="nil"/>
              <w:left w:val="nil"/>
              <w:bottom w:val="nil"/>
              <w:right w:val="nil"/>
            </w:tcBorders>
            <w:shd w:val="clear" w:color="auto" w:fill="auto"/>
            <w:noWrap/>
            <w:hideMark/>
          </w:tcPr>
          <w:p w14:paraId="0D073C0B" w14:textId="77777777" w:rsidR="000C2638" w:rsidRPr="000C2638" w:rsidRDefault="000C2638" w:rsidP="00AB2A30">
            <w:pPr>
              <w:jc w:val="center"/>
              <w:rPr>
                <w:color w:val="000000"/>
              </w:rPr>
            </w:pPr>
            <w:r w:rsidRPr="000C2638">
              <w:rPr>
                <w:color w:val="000000"/>
              </w:rPr>
              <w:t>0.006</w:t>
            </w:r>
          </w:p>
        </w:tc>
        <w:tc>
          <w:tcPr>
            <w:tcW w:w="1431" w:type="dxa"/>
            <w:tcBorders>
              <w:top w:val="nil"/>
              <w:left w:val="nil"/>
              <w:bottom w:val="nil"/>
              <w:right w:val="nil"/>
            </w:tcBorders>
            <w:shd w:val="clear" w:color="auto" w:fill="auto"/>
            <w:noWrap/>
            <w:hideMark/>
          </w:tcPr>
          <w:p w14:paraId="6997344E" w14:textId="77777777" w:rsidR="000C2638" w:rsidRPr="000C2638" w:rsidRDefault="000C2638" w:rsidP="00AB2A30">
            <w:pPr>
              <w:jc w:val="center"/>
              <w:rPr>
                <w:color w:val="000000"/>
              </w:rPr>
            </w:pPr>
            <w:r w:rsidRPr="000C2638">
              <w:rPr>
                <w:color w:val="000000"/>
              </w:rPr>
              <w:t>0.41</w:t>
            </w:r>
          </w:p>
        </w:tc>
      </w:tr>
      <w:tr w:rsidR="000C2638" w:rsidRPr="000C2638" w14:paraId="2AEBDC24" w14:textId="77777777" w:rsidTr="003D5A61">
        <w:trPr>
          <w:trHeight w:val="292"/>
        </w:trPr>
        <w:tc>
          <w:tcPr>
            <w:tcW w:w="4102" w:type="dxa"/>
            <w:tcBorders>
              <w:top w:val="nil"/>
              <w:left w:val="nil"/>
              <w:bottom w:val="nil"/>
              <w:right w:val="nil"/>
            </w:tcBorders>
            <w:shd w:val="clear" w:color="auto" w:fill="auto"/>
            <w:noWrap/>
            <w:vAlign w:val="bottom"/>
            <w:hideMark/>
          </w:tcPr>
          <w:p w14:paraId="70E8343A" w14:textId="77777777" w:rsidR="000C2638" w:rsidRPr="000C2638" w:rsidRDefault="000C2638" w:rsidP="006715CC">
            <w:pPr>
              <w:ind w:left="975" w:hanging="525"/>
              <w:rPr>
                <w:color w:val="000000"/>
              </w:rPr>
            </w:pPr>
            <w:r w:rsidRPr="000C2638">
              <w:rPr>
                <w:color w:val="000000"/>
              </w:rPr>
              <w:t>Putamen / Cerebral Cortex</w:t>
            </w:r>
          </w:p>
        </w:tc>
        <w:tc>
          <w:tcPr>
            <w:tcW w:w="1526" w:type="dxa"/>
            <w:tcBorders>
              <w:top w:val="nil"/>
              <w:left w:val="nil"/>
              <w:bottom w:val="nil"/>
              <w:right w:val="nil"/>
            </w:tcBorders>
            <w:shd w:val="clear" w:color="auto" w:fill="auto"/>
            <w:noWrap/>
            <w:vAlign w:val="bottom"/>
            <w:hideMark/>
          </w:tcPr>
          <w:p w14:paraId="1728871D" w14:textId="77777777" w:rsidR="000C2638" w:rsidRPr="000C2638" w:rsidRDefault="000C2638" w:rsidP="00AB2A30">
            <w:pPr>
              <w:jc w:val="center"/>
              <w:rPr>
                <w:color w:val="000000"/>
              </w:rPr>
            </w:pPr>
            <w:r w:rsidRPr="000C2638">
              <w:rPr>
                <w:color w:val="000000"/>
              </w:rPr>
              <w:t>0.84±0.0067</w:t>
            </w:r>
          </w:p>
        </w:tc>
        <w:tc>
          <w:tcPr>
            <w:tcW w:w="1526" w:type="dxa"/>
            <w:tcBorders>
              <w:top w:val="nil"/>
              <w:left w:val="nil"/>
              <w:bottom w:val="nil"/>
              <w:right w:val="nil"/>
            </w:tcBorders>
            <w:shd w:val="clear" w:color="auto" w:fill="auto"/>
            <w:noWrap/>
            <w:vAlign w:val="bottom"/>
            <w:hideMark/>
          </w:tcPr>
          <w:p w14:paraId="08D428B3" w14:textId="77777777" w:rsidR="000C2638" w:rsidRPr="000C2638" w:rsidRDefault="000C2638" w:rsidP="00AB2A30">
            <w:pPr>
              <w:jc w:val="center"/>
              <w:rPr>
                <w:color w:val="000000"/>
              </w:rPr>
            </w:pPr>
            <w:r w:rsidRPr="000C2638">
              <w:rPr>
                <w:color w:val="000000"/>
              </w:rPr>
              <w:t>0.86±0.0085</w:t>
            </w:r>
          </w:p>
        </w:tc>
        <w:tc>
          <w:tcPr>
            <w:tcW w:w="1526" w:type="dxa"/>
            <w:tcBorders>
              <w:top w:val="nil"/>
              <w:left w:val="nil"/>
              <w:bottom w:val="nil"/>
              <w:right w:val="nil"/>
            </w:tcBorders>
            <w:shd w:val="clear" w:color="auto" w:fill="auto"/>
            <w:noWrap/>
            <w:vAlign w:val="bottom"/>
            <w:hideMark/>
          </w:tcPr>
          <w:p w14:paraId="4E2A013E" w14:textId="77777777" w:rsidR="000C2638" w:rsidRPr="000C2638" w:rsidRDefault="000C2638" w:rsidP="00AB2A30">
            <w:pPr>
              <w:jc w:val="center"/>
              <w:rPr>
                <w:color w:val="000000"/>
              </w:rPr>
            </w:pPr>
            <w:r w:rsidRPr="000C2638">
              <w:rPr>
                <w:color w:val="000000"/>
              </w:rPr>
              <w:t>0.90±0.014</w:t>
            </w:r>
          </w:p>
        </w:tc>
        <w:tc>
          <w:tcPr>
            <w:tcW w:w="1240" w:type="dxa"/>
            <w:tcBorders>
              <w:top w:val="nil"/>
              <w:left w:val="nil"/>
              <w:bottom w:val="nil"/>
              <w:right w:val="nil"/>
            </w:tcBorders>
            <w:shd w:val="clear" w:color="auto" w:fill="auto"/>
            <w:noWrap/>
            <w:vAlign w:val="bottom"/>
            <w:hideMark/>
          </w:tcPr>
          <w:p w14:paraId="3C7E736D"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5A1EF683" w14:textId="77777777" w:rsidR="000C2638" w:rsidRPr="000C2638" w:rsidRDefault="000C2638" w:rsidP="00AB2A30">
            <w:pPr>
              <w:jc w:val="center"/>
              <w:rPr>
                <w:color w:val="000000"/>
              </w:rPr>
            </w:pPr>
            <w:r w:rsidRPr="000C2638">
              <w:rPr>
                <w:color w:val="000000"/>
              </w:rPr>
              <w:t>0.101</w:t>
            </w:r>
          </w:p>
        </w:tc>
        <w:tc>
          <w:tcPr>
            <w:tcW w:w="1431" w:type="dxa"/>
            <w:tcBorders>
              <w:top w:val="nil"/>
              <w:left w:val="nil"/>
              <w:bottom w:val="nil"/>
              <w:right w:val="nil"/>
            </w:tcBorders>
            <w:shd w:val="clear" w:color="auto" w:fill="auto"/>
            <w:noWrap/>
            <w:vAlign w:val="bottom"/>
            <w:hideMark/>
          </w:tcPr>
          <w:p w14:paraId="70E3D83A"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6FEB24B3" w14:textId="77777777" w:rsidR="000C2638" w:rsidRPr="000C2638" w:rsidRDefault="000C2638" w:rsidP="00AB2A30">
            <w:pPr>
              <w:jc w:val="center"/>
              <w:rPr>
                <w:color w:val="000000"/>
              </w:rPr>
            </w:pPr>
            <w:r w:rsidRPr="000C2638">
              <w:rPr>
                <w:color w:val="000000"/>
              </w:rPr>
              <w:t>0.1</w:t>
            </w:r>
          </w:p>
        </w:tc>
      </w:tr>
      <w:tr w:rsidR="000C2638" w:rsidRPr="000C2638" w14:paraId="10ACF3ED" w14:textId="77777777" w:rsidTr="003D5A61">
        <w:trPr>
          <w:trHeight w:val="292"/>
        </w:trPr>
        <w:tc>
          <w:tcPr>
            <w:tcW w:w="4102" w:type="dxa"/>
            <w:tcBorders>
              <w:top w:val="nil"/>
              <w:left w:val="nil"/>
              <w:bottom w:val="nil"/>
              <w:right w:val="nil"/>
            </w:tcBorders>
            <w:shd w:val="clear" w:color="auto" w:fill="auto"/>
            <w:noWrap/>
            <w:vAlign w:val="bottom"/>
            <w:hideMark/>
          </w:tcPr>
          <w:p w14:paraId="35692752" w14:textId="77777777" w:rsidR="000C2638" w:rsidRPr="000C2638" w:rsidRDefault="000C2638" w:rsidP="006715CC">
            <w:pPr>
              <w:ind w:left="975" w:hanging="525"/>
              <w:rPr>
                <w:color w:val="000000"/>
              </w:rPr>
            </w:pPr>
            <w:r w:rsidRPr="000C2638">
              <w:rPr>
                <w:color w:val="000000"/>
              </w:rPr>
              <w:t>Putamen / Cerebral WM</w:t>
            </w:r>
          </w:p>
        </w:tc>
        <w:tc>
          <w:tcPr>
            <w:tcW w:w="1526" w:type="dxa"/>
            <w:tcBorders>
              <w:top w:val="nil"/>
              <w:left w:val="nil"/>
              <w:bottom w:val="nil"/>
              <w:right w:val="nil"/>
            </w:tcBorders>
            <w:shd w:val="clear" w:color="auto" w:fill="auto"/>
            <w:noWrap/>
            <w:vAlign w:val="bottom"/>
            <w:hideMark/>
          </w:tcPr>
          <w:p w14:paraId="1E165141" w14:textId="77777777" w:rsidR="000C2638" w:rsidRPr="000C2638" w:rsidRDefault="000C2638" w:rsidP="00AB2A30">
            <w:pPr>
              <w:jc w:val="center"/>
              <w:rPr>
                <w:color w:val="000000"/>
              </w:rPr>
            </w:pPr>
            <w:r w:rsidRPr="000C2638">
              <w:rPr>
                <w:color w:val="000000"/>
              </w:rPr>
              <w:t>1.15±0.020</w:t>
            </w:r>
          </w:p>
        </w:tc>
        <w:tc>
          <w:tcPr>
            <w:tcW w:w="1526" w:type="dxa"/>
            <w:tcBorders>
              <w:top w:val="nil"/>
              <w:left w:val="nil"/>
              <w:bottom w:val="nil"/>
              <w:right w:val="nil"/>
            </w:tcBorders>
            <w:shd w:val="clear" w:color="auto" w:fill="auto"/>
            <w:noWrap/>
            <w:vAlign w:val="bottom"/>
            <w:hideMark/>
          </w:tcPr>
          <w:p w14:paraId="5937E3A2" w14:textId="77777777" w:rsidR="000C2638" w:rsidRPr="000C2638" w:rsidRDefault="000C2638" w:rsidP="00AB2A30">
            <w:pPr>
              <w:jc w:val="center"/>
              <w:rPr>
                <w:color w:val="000000"/>
              </w:rPr>
            </w:pPr>
            <w:r w:rsidRPr="000C2638">
              <w:rPr>
                <w:color w:val="000000"/>
              </w:rPr>
              <w:t>1.17±0.026</w:t>
            </w:r>
          </w:p>
        </w:tc>
        <w:tc>
          <w:tcPr>
            <w:tcW w:w="1526" w:type="dxa"/>
            <w:tcBorders>
              <w:top w:val="nil"/>
              <w:left w:val="nil"/>
              <w:bottom w:val="nil"/>
              <w:right w:val="nil"/>
            </w:tcBorders>
            <w:shd w:val="clear" w:color="auto" w:fill="auto"/>
            <w:noWrap/>
            <w:vAlign w:val="bottom"/>
            <w:hideMark/>
          </w:tcPr>
          <w:p w14:paraId="5024A075" w14:textId="77777777" w:rsidR="000C2638" w:rsidRPr="000C2638" w:rsidRDefault="000C2638" w:rsidP="00AB2A30">
            <w:pPr>
              <w:jc w:val="center"/>
              <w:rPr>
                <w:color w:val="000000"/>
              </w:rPr>
            </w:pPr>
            <w:r w:rsidRPr="000C2638">
              <w:rPr>
                <w:color w:val="000000"/>
              </w:rPr>
              <w:t>1.35±0.042</w:t>
            </w:r>
          </w:p>
        </w:tc>
        <w:tc>
          <w:tcPr>
            <w:tcW w:w="1240" w:type="dxa"/>
            <w:tcBorders>
              <w:top w:val="nil"/>
              <w:left w:val="nil"/>
              <w:bottom w:val="nil"/>
              <w:right w:val="nil"/>
            </w:tcBorders>
            <w:shd w:val="clear" w:color="auto" w:fill="auto"/>
            <w:noWrap/>
            <w:vAlign w:val="bottom"/>
            <w:hideMark/>
          </w:tcPr>
          <w:p w14:paraId="282C83D8"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4ECAB90E" w14:textId="77777777" w:rsidR="000C2638" w:rsidRPr="000C2638" w:rsidRDefault="000C2638" w:rsidP="00AB2A30">
            <w:pPr>
              <w:jc w:val="center"/>
              <w:rPr>
                <w:color w:val="000000"/>
              </w:rPr>
            </w:pPr>
            <w:r w:rsidRPr="000C2638">
              <w:rPr>
                <w:color w:val="000000"/>
              </w:rPr>
              <w:t>0.053</w:t>
            </w:r>
          </w:p>
        </w:tc>
        <w:tc>
          <w:tcPr>
            <w:tcW w:w="1431" w:type="dxa"/>
            <w:tcBorders>
              <w:top w:val="nil"/>
              <w:left w:val="nil"/>
              <w:bottom w:val="nil"/>
              <w:right w:val="nil"/>
            </w:tcBorders>
            <w:shd w:val="clear" w:color="auto" w:fill="auto"/>
            <w:noWrap/>
            <w:vAlign w:val="bottom"/>
            <w:hideMark/>
          </w:tcPr>
          <w:p w14:paraId="522A21C8"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55ECB60" w14:textId="77777777" w:rsidR="000C2638" w:rsidRPr="000C2638" w:rsidRDefault="000C2638" w:rsidP="00AB2A30">
            <w:pPr>
              <w:jc w:val="center"/>
              <w:rPr>
                <w:color w:val="000000"/>
              </w:rPr>
            </w:pPr>
            <w:r w:rsidRPr="000C2638">
              <w:rPr>
                <w:color w:val="000000"/>
              </w:rPr>
              <w:t>0.002</w:t>
            </w:r>
          </w:p>
        </w:tc>
      </w:tr>
      <w:tr w:rsidR="000C2638" w:rsidRPr="000C2638" w14:paraId="4462E1B5" w14:textId="77777777" w:rsidTr="003D5A61">
        <w:trPr>
          <w:trHeight w:val="292"/>
        </w:trPr>
        <w:tc>
          <w:tcPr>
            <w:tcW w:w="4102" w:type="dxa"/>
            <w:tcBorders>
              <w:top w:val="nil"/>
              <w:left w:val="nil"/>
              <w:bottom w:val="nil"/>
              <w:right w:val="nil"/>
            </w:tcBorders>
            <w:shd w:val="clear" w:color="auto" w:fill="auto"/>
            <w:noWrap/>
            <w:vAlign w:val="bottom"/>
            <w:hideMark/>
          </w:tcPr>
          <w:p w14:paraId="56167A9A" w14:textId="77777777" w:rsidR="000C2638" w:rsidRPr="000C2638" w:rsidRDefault="000C2638" w:rsidP="006715CC">
            <w:pPr>
              <w:ind w:left="975" w:hanging="525"/>
              <w:rPr>
                <w:color w:val="000000"/>
              </w:rPr>
            </w:pPr>
            <w:r w:rsidRPr="000C2638">
              <w:rPr>
                <w:color w:val="000000"/>
              </w:rPr>
              <w:t>Putamen / Brainstem</w:t>
            </w:r>
          </w:p>
        </w:tc>
        <w:tc>
          <w:tcPr>
            <w:tcW w:w="1526" w:type="dxa"/>
            <w:tcBorders>
              <w:top w:val="nil"/>
              <w:left w:val="nil"/>
              <w:bottom w:val="nil"/>
              <w:right w:val="nil"/>
            </w:tcBorders>
            <w:shd w:val="clear" w:color="auto" w:fill="auto"/>
            <w:noWrap/>
            <w:vAlign w:val="bottom"/>
            <w:hideMark/>
          </w:tcPr>
          <w:p w14:paraId="376A45EE" w14:textId="77777777" w:rsidR="000C2638" w:rsidRPr="000C2638" w:rsidRDefault="000C2638" w:rsidP="00AB2A30">
            <w:pPr>
              <w:jc w:val="center"/>
              <w:rPr>
                <w:color w:val="000000"/>
              </w:rPr>
            </w:pPr>
            <w:r w:rsidRPr="000C2638">
              <w:rPr>
                <w:color w:val="000000"/>
              </w:rPr>
              <w:t>0.93±0.0086</w:t>
            </w:r>
          </w:p>
        </w:tc>
        <w:tc>
          <w:tcPr>
            <w:tcW w:w="1526" w:type="dxa"/>
            <w:tcBorders>
              <w:top w:val="nil"/>
              <w:left w:val="nil"/>
              <w:bottom w:val="nil"/>
              <w:right w:val="nil"/>
            </w:tcBorders>
            <w:shd w:val="clear" w:color="auto" w:fill="auto"/>
            <w:noWrap/>
            <w:vAlign w:val="bottom"/>
            <w:hideMark/>
          </w:tcPr>
          <w:p w14:paraId="03098917" w14:textId="77777777" w:rsidR="000C2638" w:rsidRPr="000C2638" w:rsidRDefault="000C2638" w:rsidP="00AB2A30">
            <w:pPr>
              <w:jc w:val="center"/>
              <w:rPr>
                <w:color w:val="000000"/>
              </w:rPr>
            </w:pPr>
            <w:r w:rsidRPr="000C2638">
              <w:rPr>
                <w:color w:val="000000"/>
              </w:rPr>
              <w:t>0.97±0.011</w:t>
            </w:r>
          </w:p>
        </w:tc>
        <w:tc>
          <w:tcPr>
            <w:tcW w:w="1526" w:type="dxa"/>
            <w:tcBorders>
              <w:top w:val="nil"/>
              <w:left w:val="nil"/>
              <w:bottom w:val="nil"/>
              <w:right w:val="nil"/>
            </w:tcBorders>
            <w:shd w:val="clear" w:color="auto" w:fill="auto"/>
            <w:noWrap/>
            <w:vAlign w:val="bottom"/>
            <w:hideMark/>
          </w:tcPr>
          <w:p w14:paraId="1FDCF1BA" w14:textId="77777777" w:rsidR="000C2638" w:rsidRPr="000C2638" w:rsidRDefault="000C2638" w:rsidP="00AB2A30">
            <w:pPr>
              <w:jc w:val="center"/>
              <w:rPr>
                <w:color w:val="000000"/>
              </w:rPr>
            </w:pPr>
            <w:r w:rsidRPr="000C2638">
              <w:rPr>
                <w:color w:val="000000"/>
              </w:rPr>
              <w:t>0.98±0.018</w:t>
            </w:r>
          </w:p>
        </w:tc>
        <w:tc>
          <w:tcPr>
            <w:tcW w:w="1240" w:type="dxa"/>
            <w:tcBorders>
              <w:top w:val="nil"/>
              <w:left w:val="nil"/>
              <w:bottom w:val="nil"/>
              <w:right w:val="nil"/>
            </w:tcBorders>
            <w:shd w:val="clear" w:color="auto" w:fill="auto"/>
            <w:noWrap/>
            <w:vAlign w:val="bottom"/>
            <w:hideMark/>
          </w:tcPr>
          <w:p w14:paraId="7A323327"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72E1540E" w14:textId="77777777" w:rsidR="000C2638" w:rsidRPr="000C2638" w:rsidRDefault="000C2638" w:rsidP="00AB2A30">
            <w:pPr>
              <w:jc w:val="center"/>
              <w:rPr>
                <w:color w:val="000000"/>
              </w:rPr>
            </w:pPr>
            <w:r w:rsidRPr="000C2638">
              <w:rPr>
                <w:color w:val="000000"/>
              </w:rPr>
              <w:t>0.069</w:t>
            </w:r>
          </w:p>
        </w:tc>
        <w:tc>
          <w:tcPr>
            <w:tcW w:w="1431" w:type="dxa"/>
            <w:tcBorders>
              <w:top w:val="nil"/>
              <w:left w:val="nil"/>
              <w:bottom w:val="nil"/>
              <w:right w:val="nil"/>
            </w:tcBorders>
            <w:shd w:val="clear" w:color="auto" w:fill="auto"/>
            <w:noWrap/>
            <w:vAlign w:val="bottom"/>
            <w:hideMark/>
          </w:tcPr>
          <w:p w14:paraId="496284B6" w14:textId="77777777" w:rsidR="000C2638" w:rsidRPr="000C2638" w:rsidRDefault="000C2638" w:rsidP="00AB2A30">
            <w:pPr>
              <w:jc w:val="center"/>
              <w:rPr>
                <w:color w:val="000000"/>
              </w:rPr>
            </w:pPr>
            <w:r w:rsidRPr="000C2638">
              <w:rPr>
                <w:color w:val="000000"/>
              </w:rPr>
              <w:t>0.039</w:t>
            </w:r>
          </w:p>
        </w:tc>
        <w:tc>
          <w:tcPr>
            <w:tcW w:w="1431" w:type="dxa"/>
            <w:tcBorders>
              <w:top w:val="nil"/>
              <w:left w:val="nil"/>
              <w:bottom w:val="nil"/>
              <w:right w:val="nil"/>
            </w:tcBorders>
            <w:shd w:val="clear" w:color="auto" w:fill="auto"/>
            <w:noWrap/>
            <w:vAlign w:val="bottom"/>
            <w:hideMark/>
          </w:tcPr>
          <w:p w14:paraId="638A1C0C" w14:textId="77777777" w:rsidR="000C2638" w:rsidRPr="000C2638" w:rsidRDefault="000C2638" w:rsidP="00AB2A30">
            <w:pPr>
              <w:jc w:val="center"/>
              <w:rPr>
                <w:color w:val="000000"/>
              </w:rPr>
            </w:pPr>
            <w:r w:rsidRPr="000C2638">
              <w:rPr>
                <w:color w:val="000000"/>
              </w:rPr>
              <w:t>0.82</w:t>
            </w:r>
          </w:p>
        </w:tc>
      </w:tr>
      <w:tr w:rsidR="000C2638" w:rsidRPr="000C2638" w14:paraId="0FBED8F9" w14:textId="77777777" w:rsidTr="003D5A61">
        <w:trPr>
          <w:trHeight w:val="292"/>
        </w:trPr>
        <w:tc>
          <w:tcPr>
            <w:tcW w:w="4102" w:type="dxa"/>
            <w:tcBorders>
              <w:top w:val="nil"/>
              <w:left w:val="nil"/>
              <w:bottom w:val="nil"/>
              <w:right w:val="nil"/>
            </w:tcBorders>
            <w:shd w:val="clear" w:color="auto" w:fill="auto"/>
            <w:noWrap/>
            <w:hideMark/>
          </w:tcPr>
          <w:p w14:paraId="2079C56E" w14:textId="77777777" w:rsidR="000C2638" w:rsidRPr="000C2638" w:rsidRDefault="000C2638" w:rsidP="00AB2A30">
            <w:pPr>
              <w:jc w:val="center"/>
              <w:rPr>
                <w:color w:val="000000"/>
              </w:rPr>
            </w:pPr>
          </w:p>
        </w:tc>
        <w:tc>
          <w:tcPr>
            <w:tcW w:w="1526" w:type="dxa"/>
            <w:tcBorders>
              <w:top w:val="nil"/>
              <w:left w:val="nil"/>
              <w:bottom w:val="nil"/>
              <w:right w:val="nil"/>
            </w:tcBorders>
            <w:shd w:val="clear" w:color="auto" w:fill="auto"/>
            <w:noWrap/>
            <w:hideMark/>
          </w:tcPr>
          <w:p w14:paraId="7A97DD48" w14:textId="77777777" w:rsidR="000C2638" w:rsidRPr="000C2638" w:rsidRDefault="000C2638" w:rsidP="00AB2A30">
            <w:pPr>
              <w:jc w:val="right"/>
              <w:rPr>
                <w:sz w:val="20"/>
                <w:szCs w:val="20"/>
              </w:rPr>
            </w:pPr>
          </w:p>
        </w:tc>
        <w:tc>
          <w:tcPr>
            <w:tcW w:w="1526" w:type="dxa"/>
            <w:tcBorders>
              <w:top w:val="nil"/>
              <w:left w:val="nil"/>
              <w:bottom w:val="nil"/>
              <w:right w:val="nil"/>
            </w:tcBorders>
            <w:shd w:val="clear" w:color="auto" w:fill="auto"/>
            <w:noWrap/>
            <w:hideMark/>
          </w:tcPr>
          <w:p w14:paraId="2F110892"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hideMark/>
          </w:tcPr>
          <w:p w14:paraId="3B8294CB"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hideMark/>
          </w:tcPr>
          <w:p w14:paraId="1B92FBBA"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hideMark/>
          </w:tcPr>
          <w:p w14:paraId="70CFC916"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6E624BDF"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4C05A605" w14:textId="77777777" w:rsidR="000C2638" w:rsidRPr="000C2638" w:rsidRDefault="000C2638" w:rsidP="00AB2A30">
            <w:pPr>
              <w:jc w:val="center"/>
              <w:rPr>
                <w:sz w:val="20"/>
                <w:szCs w:val="20"/>
              </w:rPr>
            </w:pPr>
          </w:p>
        </w:tc>
      </w:tr>
      <w:tr w:rsidR="000C2638" w:rsidRPr="000C2638" w14:paraId="5DD0A486" w14:textId="77777777" w:rsidTr="003D5A61">
        <w:trPr>
          <w:trHeight w:val="292"/>
        </w:trPr>
        <w:tc>
          <w:tcPr>
            <w:tcW w:w="4102" w:type="dxa"/>
            <w:tcBorders>
              <w:top w:val="nil"/>
              <w:left w:val="nil"/>
              <w:bottom w:val="nil"/>
              <w:right w:val="nil"/>
            </w:tcBorders>
            <w:shd w:val="clear" w:color="auto" w:fill="auto"/>
            <w:noWrap/>
            <w:vAlign w:val="bottom"/>
            <w:hideMark/>
          </w:tcPr>
          <w:p w14:paraId="2796830E" w14:textId="1EBA726A" w:rsidR="000C2638" w:rsidRPr="000C2638" w:rsidRDefault="000C2638" w:rsidP="00AB2A30">
            <w:pPr>
              <w:rPr>
                <w:color w:val="000000"/>
              </w:rPr>
            </w:pPr>
            <w:r w:rsidRPr="000C2638">
              <w:rPr>
                <w:color w:val="000000"/>
              </w:rPr>
              <w:t>Non-normalized T1-Signal Intensity</w:t>
            </w:r>
          </w:p>
        </w:tc>
        <w:tc>
          <w:tcPr>
            <w:tcW w:w="1526" w:type="dxa"/>
            <w:tcBorders>
              <w:top w:val="nil"/>
              <w:left w:val="nil"/>
              <w:bottom w:val="nil"/>
              <w:right w:val="nil"/>
            </w:tcBorders>
            <w:shd w:val="clear" w:color="auto" w:fill="auto"/>
            <w:noWrap/>
            <w:vAlign w:val="bottom"/>
            <w:hideMark/>
          </w:tcPr>
          <w:p w14:paraId="542E6536"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12ED9A24"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403F2288"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511C91DF"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50150961"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5215A142"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22D844B5" w14:textId="77777777" w:rsidR="000C2638" w:rsidRPr="000C2638" w:rsidRDefault="000C2638" w:rsidP="00AB2A30">
            <w:pPr>
              <w:jc w:val="center"/>
              <w:rPr>
                <w:sz w:val="20"/>
                <w:szCs w:val="20"/>
              </w:rPr>
            </w:pPr>
          </w:p>
        </w:tc>
      </w:tr>
      <w:tr w:rsidR="000C2638" w:rsidRPr="000C2638" w14:paraId="391FF547" w14:textId="77777777" w:rsidTr="003D5A61">
        <w:trPr>
          <w:trHeight w:val="292"/>
        </w:trPr>
        <w:tc>
          <w:tcPr>
            <w:tcW w:w="4102" w:type="dxa"/>
            <w:tcBorders>
              <w:top w:val="nil"/>
              <w:left w:val="nil"/>
              <w:bottom w:val="nil"/>
              <w:right w:val="nil"/>
            </w:tcBorders>
            <w:shd w:val="clear" w:color="auto" w:fill="auto"/>
            <w:noWrap/>
            <w:vAlign w:val="bottom"/>
            <w:hideMark/>
          </w:tcPr>
          <w:p w14:paraId="2844A18A" w14:textId="77777777" w:rsidR="000C2638" w:rsidRPr="000C2638" w:rsidRDefault="000C2638" w:rsidP="006715CC">
            <w:pPr>
              <w:ind w:firstLine="435"/>
              <w:rPr>
                <w:color w:val="000000"/>
              </w:rPr>
            </w:pPr>
            <w:r w:rsidRPr="000C2638">
              <w:rPr>
                <w:color w:val="000000"/>
              </w:rPr>
              <w:t>Putamen</w:t>
            </w:r>
          </w:p>
        </w:tc>
        <w:tc>
          <w:tcPr>
            <w:tcW w:w="1526" w:type="dxa"/>
            <w:tcBorders>
              <w:top w:val="nil"/>
              <w:left w:val="nil"/>
              <w:bottom w:val="nil"/>
              <w:right w:val="nil"/>
            </w:tcBorders>
            <w:shd w:val="clear" w:color="auto" w:fill="auto"/>
            <w:noWrap/>
            <w:vAlign w:val="bottom"/>
            <w:hideMark/>
          </w:tcPr>
          <w:p w14:paraId="6BF60472" w14:textId="77777777" w:rsidR="000C2638" w:rsidRPr="000C2638" w:rsidRDefault="000C2638" w:rsidP="00AB2A30">
            <w:pPr>
              <w:jc w:val="center"/>
              <w:rPr>
                <w:color w:val="000000"/>
              </w:rPr>
            </w:pPr>
            <w:r w:rsidRPr="000C2638">
              <w:rPr>
                <w:color w:val="000000"/>
              </w:rPr>
              <w:t>72.98±2.92</w:t>
            </w:r>
          </w:p>
        </w:tc>
        <w:tc>
          <w:tcPr>
            <w:tcW w:w="1526" w:type="dxa"/>
            <w:tcBorders>
              <w:top w:val="nil"/>
              <w:left w:val="nil"/>
              <w:bottom w:val="nil"/>
              <w:right w:val="nil"/>
            </w:tcBorders>
            <w:shd w:val="clear" w:color="auto" w:fill="auto"/>
            <w:noWrap/>
            <w:vAlign w:val="bottom"/>
            <w:hideMark/>
          </w:tcPr>
          <w:p w14:paraId="58157708" w14:textId="77777777" w:rsidR="000C2638" w:rsidRPr="000C2638" w:rsidRDefault="000C2638" w:rsidP="00AB2A30">
            <w:pPr>
              <w:jc w:val="center"/>
              <w:rPr>
                <w:color w:val="000000"/>
              </w:rPr>
            </w:pPr>
            <w:r w:rsidRPr="000C2638">
              <w:rPr>
                <w:color w:val="000000"/>
              </w:rPr>
              <w:t>121.35±3.67</w:t>
            </w:r>
          </w:p>
        </w:tc>
        <w:tc>
          <w:tcPr>
            <w:tcW w:w="1526" w:type="dxa"/>
            <w:tcBorders>
              <w:top w:val="nil"/>
              <w:left w:val="nil"/>
              <w:bottom w:val="nil"/>
              <w:right w:val="nil"/>
            </w:tcBorders>
            <w:shd w:val="clear" w:color="auto" w:fill="auto"/>
            <w:noWrap/>
            <w:vAlign w:val="bottom"/>
            <w:hideMark/>
          </w:tcPr>
          <w:p w14:paraId="4A846438" w14:textId="77777777" w:rsidR="000C2638" w:rsidRPr="000C2638" w:rsidRDefault="000C2638" w:rsidP="00AB2A30">
            <w:pPr>
              <w:jc w:val="center"/>
              <w:rPr>
                <w:color w:val="000000"/>
              </w:rPr>
            </w:pPr>
            <w:r w:rsidRPr="000C2638">
              <w:rPr>
                <w:color w:val="000000"/>
              </w:rPr>
              <w:t>106.45±6.05</w:t>
            </w:r>
          </w:p>
        </w:tc>
        <w:tc>
          <w:tcPr>
            <w:tcW w:w="1240" w:type="dxa"/>
            <w:tcBorders>
              <w:top w:val="nil"/>
              <w:left w:val="nil"/>
              <w:bottom w:val="nil"/>
              <w:right w:val="nil"/>
            </w:tcBorders>
            <w:shd w:val="clear" w:color="auto" w:fill="auto"/>
            <w:noWrap/>
            <w:vAlign w:val="bottom"/>
            <w:hideMark/>
          </w:tcPr>
          <w:p w14:paraId="54058AEA"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3AF134A"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E83E762"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5506ADA" w14:textId="77777777" w:rsidR="000C2638" w:rsidRPr="000C2638" w:rsidRDefault="000C2638" w:rsidP="00AB2A30">
            <w:pPr>
              <w:jc w:val="center"/>
              <w:rPr>
                <w:color w:val="000000"/>
              </w:rPr>
            </w:pPr>
            <w:r w:rsidRPr="000C2638">
              <w:rPr>
                <w:color w:val="000000"/>
              </w:rPr>
              <w:t>0.098</w:t>
            </w:r>
          </w:p>
        </w:tc>
      </w:tr>
      <w:tr w:rsidR="000C2638" w:rsidRPr="000C2638" w14:paraId="7995CF65" w14:textId="77777777" w:rsidTr="003D5A61">
        <w:trPr>
          <w:trHeight w:val="292"/>
        </w:trPr>
        <w:tc>
          <w:tcPr>
            <w:tcW w:w="4102" w:type="dxa"/>
            <w:tcBorders>
              <w:top w:val="nil"/>
              <w:left w:val="nil"/>
              <w:bottom w:val="nil"/>
              <w:right w:val="nil"/>
            </w:tcBorders>
            <w:shd w:val="clear" w:color="auto" w:fill="auto"/>
            <w:noWrap/>
            <w:vAlign w:val="bottom"/>
            <w:hideMark/>
          </w:tcPr>
          <w:p w14:paraId="1A117498" w14:textId="77777777" w:rsidR="000C2638" w:rsidRPr="000C2638" w:rsidRDefault="000C2638" w:rsidP="006715CC">
            <w:pPr>
              <w:ind w:firstLine="435"/>
              <w:rPr>
                <w:color w:val="000000"/>
              </w:rPr>
            </w:pPr>
            <w:r w:rsidRPr="000C2638">
              <w:rPr>
                <w:color w:val="000000"/>
              </w:rPr>
              <w:t>Globus Pallidus</w:t>
            </w:r>
          </w:p>
        </w:tc>
        <w:tc>
          <w:tcPr>
            <w:tcW w:w="1526" w:type="dxa"/>
            <w:tcBorders>
              <w:top w:val="nil"/>
              <w:left w:val="nil"/>
              <w:bottom w:val="nil"/>
              <w:right w:val="nil"/>
            </w:tcBorders>
            <w:shd w:val="clear" w:color="auto" w:fill="auto"/>
            <w:noWrap/>
            <w:vAlign w:val="bottom"/>
            <w:hideMark/>
          </w:tcPr>
          <w:p w14:paraId="2AB2AFDB" w14:textId="77777777" w:rsidR="000C2638" w:rsidRPr="000C2638" w:rsidRDefault="000C2638" w:rsidP="00AB2A30">
            <w:pPr>
              <w:jc w:val="center"/>
              <w:rPr>
                <w:color w:val="000000"/>
              </w:rPr>
            </w:pPr>
            <w:r w:rsidRPr="000C2638">
              <w:rPr>
                <w:color w:val="000000"/>
              </w:rPr>
              <w:t>86.19±3.78</w:t>
            </w:r>
          </w:p>
        </w:tc>
        <w:tc>
          <w:tcPr>
            <w:tcW w:w="1526" w:type="dxa"/>
            <w:tcBorders>
              <w:top w:val="nil"/>
              <w:left w:val="nil"/>
              <w:bottom w:val="nil"/>
              <w:right w:val="nil"/>
            </w:tcBorders>
            <w:shd w:val="clear" w:color="auto" w:fill="auto"/>
            <w:noWrap/>
            <w:vAlign w:val="bottom"/>
            <w:hideMark/>
          </w:tcPr>
          <w:p w14:paraId="241126B9" w14:textId="77777777" w:rsidR="000C2638" w:rsidRPr="000C2638" w:rsidRDefault="000C2638" w:rsidP="00AB2A30">
            <w:pPr>
              <w:jc w:val="center"/>
              <w:rPr>
                <w:color w:val="000000"/>
              </w:rPr>
            </w:pPr>
            <w:r w:rsidRPr="000C2638">
              <w:rPr>
                <w:color w:val="000000"/>
              </w:rPr>
              <w:t>146.10±4.75</w:t>
            </w:r>
          </w:p>
        </w:tc>
        <w:tc>
          <w:tcPr>
            <w:tcW w:w="1526" w:type="dxa"/>
            <w:tcBorders>
              <w:top w:val="nil"/>
              <w:left w:val="nil"/>
              <w:bottom w:val="nil"/>
              <w:right w:val="nil"/>
            </w:tcBorders>
            <w:shd w:val="clear" w:color="auto" w:fill="auto"/>
            <w:noWrap/>
            <w:vAlign w:val="bottom"/>
            <w:hideMark/>
          </w:tcPr>
          <w:p w14:paraId="41074998" w14:textId="77777777" w:rsidR="000C2638" w:rsidRPr="000C2638" w:rsidRDefault="000C2638" w:rsidP="00AB2A30">
            <w:pPr>
              <w:jc w:val="center"/>
              <w:rPr>
                <w:color w:val="000000"/>
              </w:rPr>
            </w:pPr>
            <w:r w:rsidRPr="000C2638">
              <w:rPr>
                <w:color w:val="000000"/>
              </w:rPr>
              <w:t>132.83±7.83</w:t>
            </w:r>
          </w:p>
        </w:tc>
        <w:tc>
          <w:tcPr>
            <w:tcW w:w="1240" w:type="dxa"/>
            <w:tcBorders>
              <w:top w:val="nil"/>
              <w:left w:val="nil"/>
              <w:bottom w:val="nil"/>
              <w:right w:val="nil"/>
            </w:tcBorders>
            <w:shd w:val="clear" w:color="auto" w:fill="auto"/>
            <w:noWrap/>
            <w:vAlign w:val="bottom"/>
            <w:hideMark/>
          </w:tcPr>
          <w:p w14:paraId="4F9F238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27222385"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3B9715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5C3F0AFF" w14:textId="77777777" w:rsidR="000C2638" w:rsidRPr="000C2638" w:rsidRDefault="000C2638" w:rsidP="00AB2A30">
            <w:pPr>
              <w:jc w:val="center"/>
              <w:rPr>
                <w:color w:val="000000"/>
              </w:rPr>
            </w:pPr>
            <w:r w:rsidRPr="000C2638">
              <w:rPr>
                <w:color w:val="000000"/>
              </w:rPr>
              <w:t>0.32</w:t>
            </w:r>
          </w:p>
        </w:tc>
      </w:tr>
      <w:tr w:rsidR="000C2638" w:rsidRPr="000C2638" w14:paraId="02FC55FB" w14:textId="77777777" w:rsidTr="003D5A61">
        <w:trPr>
          <w:trHeight w:val="292"/>
        </w:trPr>
        <w:tc>
          <w:tcPr>
            <w:tcW w:w="4102" w:type="dxa"/>
            <w:tcBorders>
              <w:top w:val="nil"/>
              <w:left w:val="nil"/>
              <w:bottom w:val="nil"/>
              <w:right w:val="nil"/>
            </w:tcBorders>
            <w:shd w:val="clear" w:color="auto" w:fill="auto"/>
            <w:noWrap/>
            <w:vAlign w:val="bottom"/>
            <w:hideMark/>
          </w:tcPr>
          <w:p w14:paraId="03425214" w14:textId="77777777" w:rsidR="000C2638" w:rsidRPr="000C2638" w:rsidRDefault="000C2638" w:rsidP="006715CC">
            <w:pPr>
              <w:ind w:firstLine="435"/>
              <w:rPr>
                <w:color w:val="000000"/>
              </w:rPr>
            </w:pPr>
            <w:r w:rsidRPr="000C2638">
              <w:rPr>
                <w:color w:val="000000"/>
              </w:rPr>
              <w:t>Cerebral Cortex</w:t>
            </w:r>
          </w:p>
        </w:tc>
        <w:tc>
          <w:tcPr>
            <w:tcW w:w="1526" w:type="dxa"/>
            <w:tcBorders>
              <w:top w:val="nil"/>
              <w:left w:val="nil"/>
              <w:bottom w:val="nil"/>
              <w:right w:val="nil"/>
            </w:tcBorders>
            <w:shd w:val="clear" w:color="auto" w:fill="auto"/>
            <w:noWrap/>
            <w:vAlign w:val="bottom"/>
            <w:hideMark/>
          </w:tcPr>
          <w:p w14:paraId="22536A76" w14:textId="77777777" w:rsidR="000C2638" w:rsidRPr="000C2638" w:rsidRDefault="000C2638" w:rsidP="00AB2A30">
            <w:pPr>
              <w:jc w:val="center"/>
              <w:rPr>
                <w:color w:val="000000"/>
              </w:rPr>
            </w:pPr>
            <w:r w:rsidRPr="000C2638">
              <w:rPr>
                <w:color w:val="000000"/>
              </w:rPr>
              <w:t>63.35±2.54</w:t>
            </w:r>
          </w:p>
        </w:tc>
        <w:tc>
          <w:tcPr>
            <w:tcW w:w="1526" w:type="dxa"/>
            <w:tcBorders>
              <w:top w:val="nil"/>
              <w:left w:val="nil"/>
              <w:bottom w:val="nil"/>
              <w:right w:val="nil"/>
            </w:tcBorders>
            <w:shd w:val="clear" w:color="auto" w:fill="auto"/>
            <w:noWrap/>
            <w:vAlign w:val="bottom"/>
            <w:hideMark/>
          </w:tcPr>
          <w:p w14:paraId="7527F640" w14:textId="77777777" w:rsidR="000C2638" w:rsidRPr="000C2638" w:rsidRDefault="000C2638" w:rsidP="00AB2A30">
            <w:pPr>
              <w:jc w:val="center"/>
              <w:rPr>
                <w:color w:val="000000"/>
              </w:rPr>
            </w:pPr>
            <w:r w:rsidRPr="000C2638">
              <w:rPr>
                <w:color w:val="000000"/>
              </w:rPr>
              <w:t>103.45±3.19</w:t>
            </w:r>
          </w:p>
        </w:tc>
        <w:tc>
          <w:tcPr>
            <w:tcW w:w="1526" w:type="dxa"/>
            <w:tcBorders>
              <w:top w:val="nil"/>
              <w:left w:val="nil"/>
              <w:bottom w:val="nil"/>
              <w:right w:val="nil"/>
            </w:tcBorders>
            <w:shd w:val="clear" w:color="auto" w:fill="auto"/>
            <w:noWrap/>
            <w:vAlign w:val="bottom"/>
            <w:hideMark/>
          </w:tcPr>
          <w:p w14:paraId="191EEDBD" w14:textId="77777777" w:rsidR="000C2638" w:rsidRPr="000C2638" w:rsidRDefault="000C2638" w:rsidP="00AB2A30">
            <w:pPr>
              <w:jc w:val="center"/>
              <w:rPr>
                <w:color w:val="000000"/>
              </w:rPr>
            </w:pPr>
            <w:r w:rsidRPr="000C2638">
              <w:rPr>
                <w:color w:val="000000"/>
              </w:rPr>
              <w:t>81.22±5.26</w:t>
            </w:r>
          </w:p>
        </w:tc>
        <w:tc>
          <w:tcPr>
            <w:tcW w:w="1240" w:type="dxa"/>
            <w:tcBorders>
              <w:top w:val="nil"/>
              <w:left w:val="nil"/>
              <w:bottom w:val="nil"/>
              <w:right w:val="nil"/>
            </w:tcBorders>
            <w:shd w:val="clear" w:color="auto" w:fill="auto"/>
            <w:noWrap/>
            <w:vAlign w:val="bottom"/>
            <w:hideMark/>
          </w:tcPr>
          <w:p w14:paraId="5293222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1914E36"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E7261FA" w14:textId="77777777" w:rsidR="000C2638" w:rsidRPr="000C2638" w:rsidRDefault="000C2638" w:rsidP="00AB2A30">
            <w:pPr>
              <w:jc w:val="center"/>
              <w:rPr>
                <w:color w:val="000000"/>
              </w:rPr>
            </w:pPr>
            <w:r w:rsidRPr="000C2638">
              <w:rPr>
                <w:color w:val="000000"/>
              </w:rPr>
              <w:t>0.0019</w:t>
            </w:r>
          </w:p>
        </w:tc>
        <w:tc>
          <w:tcPr>
            <w:tcW w:w="1431" w:type="dxa"/>
            <w:tcBorders>
              <w:top w:val="nil"/>
              <w:left w:val="nil"/>
              <w:bottom w:val="nil"/>
              <w:right w:val="nil"/>
            </w:tcBorders>
            <w:shd w:val="clear" w:color="auto" w:fill="auto"/>
            <w:noWrap/>
            <w:vAlign w:val="bottom"/>
            <w:hideMark/>
          </w:tcPr>
          <w:p w14:paraId="3525B778" w14:textId="77777777" w:rsidR="000C2638" w:rsidRPr="000C2638" w:rsidRDefault="000C2638" w:rsidP="00AB2A30">
            <w:pPr>
              <w:jc w:val="center"/>
              <w:rPr>
                <w:color w:val="000000"/>
              </w:rPr>
            </w:pPr>
            <w:r w:rsidRPr="000C2638">
              <w:rPr>
                <w:color w:val="000000"/>
              </w:rPr>
              <w:t>0.0095</w:t>
            </w:r>
          </w:p>
        </w:tc>
      </w:tr>
      <w:tr w:rsidR="000C2638" w:rsidRPr="000C2638" w14:paraId="4610E141" w14:textId="77777777" w:rsidTr="003D5A61">
        <w:trPr>
          <w:trHeight w:val="292"/>
        </w:trPr>
        <w:tc>
          <w:tcPr>
            <w:tcW w:w="4102" w:type="dxa"/>
            <w:tcBorders>
              <w:top w:val="nil"/>
              <w:left w:val="nil"/>
              <w:bottom w:val="nil"/>
              <w:right w:val="nil"/>
            </w:tcBorders>
            <w:shd w:val="clear" w:color="auto" w:fill="auto"/>
            <w:noWrap/>
            <w:vAlign w:val="bottom"/>
            <w:hideMark/>
          </w:tcPr>
          <w:p w14:paraId="257B3A6E" w14:textId="77777777" w:rsidR="000C2638" w:rsidRPr="000C2638" w:rsidRDefault="000C2638" w:rsidP="006715CC">
            <w:pPr>
              <w:ind w:firstLine="435"/>
              <w:rPr>
                <w:color w:val="000000"/>
              </w:rPr>
            </w:pPr>
            <w:r w:rsidRPr="000C2638">
              <w:rPr>
                <w:color w:val="000000"/>
              </w:rPr>
              <w:t>Cerebral WM</w:t>
            </w:r>
          </w:p>
        </w:tc>
        <w:tc>
          <w:tcPr>
            <w:tcW w:w="1526" w:type="dxa"/>
            <w:tcBorders>
              <w:top w:val="nil"/>
              <w:left w:val="nil"/>
              <w:bottom w:val="nil"/>
              <w:right w:val="nil"/>
            </w:tcBorders>
            <w:shd w:val="clear" w:color="auto" w:fill="auto"/>
            <w:noWrap/>
            <w:vAlign w:val="bottom"/>
            <w:hideMark/>
          </w:tcPr>
          <w:p w14:paraId="037D42F1" w14:textId="77777777" w:rsidR="000C2638" w:rsidRPr="000C2638" w:rsidRDefault="000C2638" w:rsidP="00AB2A30">
            <w:pPr>
              <w:jc w:val="center"/>
              <w:rPr>
                <w:color w:val="000000"/>
              </w:rPr>
            </w:pPr>
            <w:r w:rsidRPr="000C2638">
              <w:rPr>
                <w:color w:val="000000"/>
              </w:rPr>
              <w:t>87.25±3.35</w:t>
            </w:r>
          </w:p>
        </w:tc>
        <w:tc>
          <w:tcPr>
            <w:tcW w:w="1526" w:type="dxa"/>
            <w:tcBorders>
              <w:top w:val="nil"/>
              <w:left w:val="nil"/>
              <w:bottom w:val="nil"/>
              <w:right w:val="nil"/>
            </w:tcBorders>
            <w:shd w:val="clear" w:color="auto" w:fill="auto"/>
            <w:noWrap/>
            <w:vAlign w:val="bottom"/>
            <w:hideMark/>
          </w:tcPr>
          <w:p w14:paraId="777DCBC6" w14:textId="77777777" w:rsidR="000C2638" w:rsidRPr="000C2638" w:rsidRDefault="000C2638" w:rsidP="00AB2A30">
            <w:pPr>
              <w:jc w:val="center"/>
              <w:rPr>
                <w:color w:val="000000"/>
              </w:rPr>
            </w:pPr>
            <w:r w:rsidRPr="000C2638">
              <w:rPr>
                <w:color w:val="000000"/>
              </w:rPr>
              <w:t>140.71±4.22</w:t>
            </w:r>
          </w:p>
        </w:tc>
        <w:tc>
          <w:tcPr>
            <w:tcW w:w="1526" w:type="dxa"/>
            <w:tcBorders>
              <w:top w:val="nil"/>
              <w:left w:val="nil"/>
              <w:bottom w:val="nil"/>
              <w:right w:val="nil"/>
            </w:tcBorders>
            <w:shd w:val="clear" w:color="auto" w:fill="auto"/>
            <w:noWrap/>
            <w:vAlign w:val="bottom"/>
            <w:hideMark/>
          </w:tcPr>
          <w:p w14:paraId="2FFF5BEC" w14:textId="77777777" w:rsidR="000C2638" w:rsidRPr="000C2638" w:rsidRDefault="000C2638" w:rsidP="00AB2A30">
            <w:pPr>
              <w:jc w:val="center"/>
              <w:rPr>
                <w:color w:val="000000"/>
              </w:rPr>
            </w:pPr>
            <w:r w:rsidRPr="000C2638">
              <w:rPr>
                <w:color w:val="000000"/>
              </w:rPr>
              <w:t>119.68±6.95</w:t>
            </w:r>
          </w:p>
        </w:tc>
        <w:tc>
          <w:tcPr>
            <w:tcW w:w="1240" w:type="dxa"/>
            <w:tcBorders>
              <w:top w:val="nil"/>
              <w:left w:val="nil"/>
              <w:bottom w:val="nil"/>
              <w:right w:val="nil"/>
            </w:tcBorders>
            <w:shd w:val="clear" w:color="auto" w:fill="auto"/>
            <w:noWrap/>
            <w:vAlign w:val="bottom"/>
            <w:hideMark/>
          </w:tcPr>
          <w:p w14:paraId="72764346"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3DFFCCC4"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95F4A41" w14:textId="77777777" w:rsidR="000C2638" w:rsidRPr="000C2638" w:rsidRDefault="000C2638" w:rsidP="00AB2A30">
            <w:pPr>
              <w:jc w:val="center"/>
              <w:rPr>
                <w:color w:val="000000"/>
              </w:rPr>
            </w:pPr>
            <w:r w:rsidRPr="000C2638">
              <w:rPr>
                <w:color w:val="000000"/>
              </w:rPr>
              <w:t>0.0003</w:t>
            </w:r>
          </w:p>
        </w:tc>
        <w:tc>
          <w:tcPr>
            <w:tcW w:w="1431" w:type="dxa"/>
            <w:tcBorders>
              <w:top w:val="nil"/>
              <w:left w:val="nil"/>
              <w:bottom w:val="nil"/>
              <w:right w:val="nil"/>
            </w:tcBorders>
            <w:shd w:val="clear" w:color="auto" w:fill="auto"/>
            <w:noWrap/>
            <w:vAlign w:val="bottom"/>
            <w:hideMark/>
          </w:tcPr>
          <w:p w14:paraId="77B06B4A" w14:textId="77777777" w:rsidR="000C2638" w:rsidRPr="000C2638" w:rsidRDefault="000C2638" w:rsidP="00AB2A30">
            <w:pPr>
              <w:jc w:val="center"/>
              <w:rPr>
                <w:color w:val="000000"/>
              </w:rPr>
            </w:pPr>
            <w:r w:rsidRPr="000C2638">
              <w:rPr>
                <w:color w:val="000000"/>
              </w:rPr>
              <w:t>0.033</w:t>
            </w:r>
          </w:p>
        </w:tc>
      </w:tr>
      <w:tr w:rsidR="000C2638" w:rsidRPr="000C2638" w14:paraId="27A2670E"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109E5FB2" w14:textId="77777777" w:rsidR="000C2638" w:rsidRPr="000C2638" w:rsidRDefault="000C2638" w:rsidP="006715CC">
            <w:pPr>
              <w:ind w:firstLine="435"/>
              <w:rPr>
                <w:color w:val="000000"/>
              </w:rPr>
            </w:pPr>
            <w:r w:rsidRPr="000C2638">
              <w:rPr>
                <w:color w:val="000000"/>
              </w:rPr>
              <w:t>Brainstem</w:t>
            </w:r>
          </w:p>
        </w:tc>
        <w:tc>
          <w:tcPr>
            <w:tcW w:w="1526" w:type="dxa"/>
            <w:tcBorders>
              <w:top w:val="nil"/>
              <w:left w:val="nil"/>
              <w:bottom w:val="single" w:sz="8" w:space="0" w:color="auto"/>
              <w:right w:val="nil"/>
            </w:tcBorders>
            <w:shd w:val="clear" w:color="auto" w:fill="auto"/>
            <w:noWrap/>
            <w:vAlign w:val="bottom"/>
            <w:hideMark/>
          </w:tcPr>
          <w:p w14:paraId="26C9E46A" w14:textId="77777777" w:rsidR="000C2638" w:rsidRPr="000C2638" w:rsidRDefault="000C2638" w:rsidP="00AB2A30">
            <w:pPr>
              <w:jc w:val="center"/>
              <w:rPr>
                <w:color w:val="000000"/>
              </w:rPr>
            </w:pPr>
            <w:r w:rsidRPr="000C2638">
              <w:rPr>
                <w:color w:val="000000"/>
              </w:rPr>
              <w:t>78.92±3.23</w:t>
            </w:r>
          </w:p>
        </w:tc>
        <w:tc>
          <w:tcPr>
            <w:tcW w:w="1526" w:type="dxa"/>
            <w:tcBorders>
              <w:top w:val="nil"/>
              <w:left w:val="nil"/>
              <w:bottom w:val="single" w:sz="8" w:space="0" w:color="auto"/>
              <w:right w:val="nil"/>
            </w:tcBorders>
            <w:shd w:val="clear" w:color="auto" w:fill="auto"/>
            <w:noWrap/>
            <w:vAlign w:val="bottom"/>
            <w:hideMark/>
          </w:tcPr>
          <w:p w14:paraId="2A4C8B8E" w14:textId="77777777" w:rsidR="000C2638" w:rsidRPr="000C2638" w:rsidRDefault="000C2638" w:rsidP="00AB2A30">
            <w:pPr>
              <w:jc w:val="center"/>
              <w:rPr>
                <w:color w:val="000000"/>
              </w:rPr>
            </w:pPr>
            <w:r w:rsidRPr="000C2638">
              <w:rPr>
                <w:color w:val="000000"/>
              </w:rPr>
              <w:t>126.08±4.06</w:t>
            </w:r>
          </w:p>
        </w:tc>
        <w:tc>
          <w:tcPr>
            <w:tcW w:w="1526" w:type="dxa"/>
            <w:tcBorders>
              <w:top w:val="nil"/>
              <w:left w:val="nil"/>
              <w:bottom w:val="single" w:sz="8" w:space="0" w:color="auto"/>
              <w:right w:val="nil"/>
            </w:tcBorders>
            <w:shd w:val="clear" w:color="auto" w:fill="auto"/>
            <w:noWrap/>
            <w:vAlign w:val="bottom"/>
            <w:hideMark/>
          </w:tcPr>
          <w:p w14:paraId="55928048" w14:textId="77777777" w:rsidR="000C2638" w:rsidRPr="000C2638" w:rsidRDefault="000C2638" w:rsidP="00AB2A30">
            <w:pPr>
              <w:jc w:val="center"/>
              <w:rPr>
                <w:color w:val="000000"/>
              </w:rPr>
            </w:pPr>
            <w:r w:rsidRPr="000C2638">
              <w:rPr>
                <w:color w:val="000000"/>
              </w:rPr>
              <w:t>108.95±6.69</w:t>
            </w:r>
          </w:p>
        </w:tc>
        <w:tc>
          <w:tcPr>
            <w:tcW w:w="1240" w:type="dxa"/>
            <w:tcBorders>
              <w:top w:val="nil"/>
              <w:left w:val="nil"/>
              <w:bottom w:val="single" w:sz="8" w:space="0" w:color="auto"/>
              <w:right w:val="nil"/>
            </w:tcBorders>
            <w:shd w:val="clear" w:color="auto" w:fill="auto"/>
            <w:noWrap/>
            <w:vAlign w:val="bottom"/>
            <w:hideMark/>
          </w:tcPr>
          <w:p w14:paraId="70501EBF"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single" w:sz="8" w:space="0" w:color="auto"/>
              <w:right w:val="nil"/>
            </w:tcBorders>
            <w:shd w:val="clear" w:color="auto" w:fill="auto"/>
            <w:noWrap/>
            <w:vAlign w:val="bottom"/>
            <w:hideMark/>
          </w:tcPr>
          <w:p w14:paraId="4CB8885C"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single" w:sz="8" w:space="0" w:color="auto"/>
              <w:right w:val="nil"/>
            </w:tcBorders>
            <w:shd w:val="clear" w:color="auto" w:fill="auto"/>
            <w:noWrap/>
            <w:vAlign w:val="bottom"/>
            <w:hideMark/>
          </w:tcPr>
          <w:p w14:paraId="5E541EBE" w14:textId="77777777" w:rsidR="000C2638" w:rsidRPr="000C2638" w:rsidRDefault="000C2638" w:rsidP="00AB2A30">
            <w:pPr>
              <w:jc w:val="center"/>
              <w:rPr>
                <w:color w:val="000000"/>
              </w:rPr>
            </w:pPr>
            <w:r w:rsidRPr="000C2638">
              <w:rPr>
                <w:color w:val="000000"/>
              </w:rPr>
              <w:t>0.0005</w:t>
            </w:r>
          </w:p>
        </w:tc>
        <w:tc>
          <w:tcPr>
            <w:tcW w:w="1431" w:type="dxa"/>
            <w:tcBorders>
              <w:top w:val="nil"/>
              <w:left w:val="nil"/>
              <w:bottom w:val="single" w:sz="8" w:space="0" w:color="auto"/>
              <w:right w:val="nil"/>
            </w:tcBorders>
            <w:shd w:val="clear" w:color="auto" w:fill="auto"/>
            <w:noWrap/>
            <w:vAlign w:val="bottom"/>
            <w:hideMark/>
          </w:tcPr>
          <w:p w14:paraId="5C2C3963" w14:textId="77777777" w:rsidR="000C2638" w:rsidRPr="000C2638" w:rsidRDefault="000C2638" w:rsidP="00AB2A30">
            <w:pPr>
              <w:jc w:val="center"/>
              <w:rPr>
                <w:color w:val="000000"/>
              </w:rPr>
            </w:pPr>
            <w:r w:rsidRPr="000C2638">
              <w:rPr>
                <w:color w:val="000000"/>
              </w:rPr>
              <w:t>0.082</w:t>
            </w:r>
          </w:p>
        </w:tc>
      </w:tr>
    </w:tbl>
    <w:p w14:paraId="751704F7" w14:textId="6FDD1102" w:rsidR="007320E1" w:rsidRPr="0032563E" w:rsidRDefault="00017753" w:rsidP="00AB2A30">
      <w:r>
        <w:br w:type="textWrapping" w:clear="all"/>
      </w:r>
    </w:p>
    <w:p w14:paraId="41B5D0F0" w14:textId="4A267BFB" w:rsidR="002B4FF8" w:rsidRPr="0032563E" w:rsidRDefault="002B4FF8" w:rsidP="00AB2A30">
      <w:r w:rsidRPr="0032563E">
        <w:t xml:space="preserve">Table 1: </w:t>
      </w:r>
      <w:r w:rsidR="000C2638">
        <w:t xml:space="preserve">Normalized </w:t>
      </w:r>
      <w:r w:rsidR="000C2638" w:rsidRPr="0032563E">
        <w:t xml:space="preserve">T1 </w:t>
      </w:r>
      <w:r w:rsidR="000C2638">
        <w:t xml:space="preserve">SI </w:t>
      </w:r>
      <w:r w:rsidR="000C2638" w:rsidRPr="0032563E">
        <w:t xml:space="preserve">ratio of globus pallidus and putamen over the </w:t>
      </w:r>
      <w:r w:rsidR="000C2638">
        <w:t xml:space="preserve">cerebral cortex, cerebral white matter, and </w:t>
      </w:r>
      <w:r w:rsidR="000C2638" w:rsidRPr="0032563E">
        <w:t>brain stem</w:t>
      </w:r>
      <w:r w:rsidR="000C2638">
        <w:t xml:space="preserve"> and non-normalized </w:t>
      </w:r>
      <w:r w:rsidRPr="0032563E">
        <w:t xml:space="preserve">T1 </w:t>
      </w:r>
      <w:r w:rsidR="000C2638">
        <w:t>SI</w:t>
      </w:r>
      <w:r w:rsidRPr="0032563E">
        <w:t xml:space="preserve"> values of </w:t>
      </w:r>
      <w:r w:rsidR="000C2638">
        <w:t>those</w:t>
      </w:r>
      <w:r w:rsidR="000C2638" w:rsidRPr="0032563E">
        <w:t xml:space="preserve"> </w:t>
      </w:r>
      <w:r w:rsidRPr="0032563E">
        <w:t>brain regions (putamen, globus pallidus</w:t>
      </w:r>
      <w:r w:rsidR="000C2638">
        <w:t xml:space="preserve">, </w:t>
      </w:r>
      <w:r w:rsidR="000C2638" w:rsidRPr="0032563E">
        <w:t>cerebral cortex,</w:t>
      </w:r>
      <w:r w:rsidR="000C2638">
        <w:t xml:space="preserve"> </w:t>
      </w:r>
      <w:r w:rsidR="000C2638" w:rsidRPr="0032563E">
        <w:t xml:space="preserve">cerebral WM, </w:t>
      </w:r>
      <w:r w:rsidR="000C2638">
        <w:t xml:space="preserve">and </w:t>
      </w:r>
      <w:r w:rsidR="000C2638" w:rsidRPr="0032563E">
        <w:t>brainstem</w:t>
      </w:r>
      <w:r w:rsidRPr="0032563E">
        <w:t>) show differences among control, NASH and NASH</w:t>
      </w:r>
      <w:r w:rsidR="00701B90" w:rsidRPr="0032563E">
        <w:t>+</w:t>
      </w:r>
      <w:r w:rsidRPr="0032563E">
        <w:t>HE.</w:t>
      </w:r>
    </w:p>
    <w:p w14:paraId="43DBE22A" w14:textId="3FA6A8E8" w:rsidR="00701B90" w:rsidRPr="0032563E" w:rsidRDefault="00701B90" w:rsidP="00AB2A30">
      <w:pPr>
        <w:sectPr w:rsidR="00701B90" w:rsidRPr="0032563E" w:rsidSect="007320E1">
          <w:pgSz w:w="15840" w:h="12240" w:orient="landscape"/>
          <w:pgMar w:top="720" w:right="720" w:bottom="720" w:left="720" w:header="720" w:footer="720" w:gutter="0"/>
          <w:cols w:space="720"/>
          <w:docGrid w:linePitch="360"/>
        </w:sectPr>
      </w:pPr>
    </w:p>
    <w:p w14:paraId="4F8B9B47" w14:textId="04E471CE" w:rsidR="0032563E" w:rsidRDefault="00A40D70" w:rsidP="00AB2A30">
      <w:r>
        <w:rPr>
          <w:noProof/>
        </w:rPr>
        <w:lastRenderedPageBreak/>
        <w:drawing>
          <wp:inline distT="0" distB="0" distL="0" distR="0" wp14:anchorId="76C9A3DB" wp14:editId="47DFBCC7">
            <wp:extent cx="9144000" cy="4456430"/>
            <wp:effectExtent l="0" t="0" r="0"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Ratio_graph_small.tif"/>
                    <pic:cNvPicPr/>
                  </pic:nvPicPr>
                  <pic:blipFill>
                    <a:blip r:embed="rId14" cstate="email">
                      <a:extLst>
                        <a:ext uri="{28A0092B-C50C-407E-A947-70E740481C1C}">
                          <a14:useLocalDpi xmlns:a14="http://schemas.microsoft.com/office/drawing/2010/main"/>
                        </a:ext>
                      </a:extLst>
                    </a:blip>
                    <a:stretch>
                      <a:fillRect/>
                    </a:stretch>
                  </pic:blipFill>
                  <pic:spPr>
                    <a:xfrm>
                      <a:off x="0" y="0"/>
                      <a:ext cx="9144000" cy="4456430"/>
                    </a:xfrm>
                    <a:prstGeom prst="rect">
                      <a:avLst/>
                    </a:prstGeom>
                  </pic:spPr>
                </pic:pic>
              </a:graphicData>
            </a:graphic>
          </wp:inline>
        </w:drawing>
      </w:r>
    </w:p>
    <w:p w14:paraId="7E657188" w14:textId="77777777" w:rsidR="0032563E" w:rsidRDefault="0032563E" w:rsidP="00AB2A30"/>
    <w:p w14:paraId="6974528D" w14:textId="433100BD" w:rsidR="004D6C37" w:rsidRPr="0032563E" w:rsidRDefault="00D67954" w:rsidP="00AB2A30">
      <w:pPr>
        <w:sectPr w:rsidR="004D6C37" w:rsidRPr="0032563E" w:rsidSect="006511A4">
          <w:pgSz w:w="15840" w:h="12240" w:orient="landscape"/>
          <w:pgMar w:top="720" w:right="720" w:bottom="720" w:left="720" w:header="720" w:footer="720" w:gutter="0"/>
          <w:cols w:space="720"/>
          <w:docGrid w:linePitch="360"/>
        </w:sectPr>
      </w:pPr>
      <w:r w:rsidRPr="0032563E">
        <w:t xml:space="preserve">Figure </w:t>
      </w:r>
      <w:r w:rsidR="0032563E">
        <w:t>2</w:t>
      </w:r>
      <w:r w:rsidRPr="0032563E">
        <w:t xml:space="preserve">: </w:t>
      </w:r>
      <w:r w:rsidR="000C2638">
        <w:t xml:space="preserve">Normalized </w:t>
      </w:r>
      <w:r w:rsidRPr="0032563E">
        <w:t xml:space="preserve">T1 </w:t>
      </w:r>
      <w:r w:rsidR="000C2638">
        <w:t>SI</w:t>
      </w:r>
      <w:r w:rsidRPr="0032563E">
        <w:t xml:space="preserve"> </w:t>
      </w:r>
      <w:r w:rsidR="000C2638">
        <w:t>of</w:t>
      </w:r>
      <w:r w:rsidRPr="0032563E">
        <w:t xml:space="preserve"> globus pallidus </w:t>
      </w:r>
      <w:r w:rsidR="000C2638">
        <w:t xml:space="preserve">and putamen </w:t>
      </w:r>
      <w:r w:rsidRPr="0032563E">
        <w:t xml:space="preserve">with respect to </w:t>
      </w:r>
      <w:r w:rsidR="000C2638">
        <w:t xml:space="preserve">cerebral cortex, cerebral white matter and </w:t>
      </w:r>
      <w:r w:rsidRPr="0032563E">
        <w:t>brainstem</w:t>
      </w:r>
      <w:r w:rsidR="0037276A">
        <w:t xml:space="preserve"> after adjusted for false discover rate</w:t>
      </w:r>
      <w:r w:rsidR="000C2638">
        <w:t>.</w:t>
      </w:r>
    </w:p>
    <w:p w14:paraId="4E17226B" w14:textId="49F62A8D" w:rsidR="00D67954" w:rsidRPr="0032563E" w:rsidRDefault="00A40D70" w:rsidP="00AB2A30">
      <w:r>
        <w:rPr>
          <w:noProof/>
        </w:rPr>
        <w:lastRenderedPageBreak/>
        <w:drawing>
          <wp:inline distT="0" distB="0" distL="0" distR="0" wp14:anchorId="0B4E5394" wp14:editId="52950E7A">
            <wp:extent cx="9144000" cy="4433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graph_small.tif"/>
                    <pic:cNvPicPr/>
                  </pic:nvPicPr>
                  <pic:blipFill>
                    <a:blip r:embed="rId15" cstate="email">
                      <a:extLst>
                        <a:ext uri="{28A0092B-C50C-407E-A947-70E740481C1C}">
                          <a14:useLocalDpi xmlns:a14="http://schemas.microsoft.com/office/drawing/2010/main"/>
                        </a:ext>
                      </a:extLst>
                    </a:blip>
                    <a:stretch>
                      <a:fillRect/>
                    </a:stretch>
                  </pic:blipFill>
                  <pic:spPr>
                    <a:xfrm>
                      <a:off x="0" y="0"/>
                      <a:ext cx="9144000" cy="4433570"/>
                    </a:xfrm>
                    <a:prstGeom prst="rect">
                      <a:avLst/>
                    </a:prstGeom>
                  </pic:spPr>
                </pic:pic>
              </a:graphicData>
            </a:graphic>
          </wp:inline>
        </w:drawing>
      </w:r>
    </w:p>
    <w:p w14:paraId="68904A6B" w14:textId="77777777" w:rsidR="00D67954" w:rsidRPr="0032563E" w:rsidRDefault="00D67954" w:rsidP="00AB2A30"/>
    <w:p w14:paraId="1EF16A31" w14:textId="6D59971F" w:rsidR="00713F2A" w:rsidRPr="0032563E" w:rsidRDefault="00D67954" w:rsidP="00AB2A30">
      <w:r w:rsidRPr="0032563E">
        <w:t xml:space="preserve">Figure </w:t>
      </w:r>
      <w:r w:rsidR="0032563E">
        <w:t>3</w:t>
      </w:r>
      <w:r w:rsidRPr="0032563E">
        <w:t xml:space="preserve">: </w:t>
      </w:r>
      <w:r w:rsidR="00A40D70">
        <w:t>Signal intensity without normalization from five regions of interest: putamen (A), globus pallidus (B), cerebral cortex (C</w:t>
      </w:r>
      <w:r w:rsidR="000C2638">
        <w:t>), cerebral</w:t>
      </w:r>
      <w:r w:rsidR="00A40D70">
        <w:t xml:space="preserve"> white matter (D), and brainstem (E</w:t>
      </w:r>
      <w:proofErr w:type="gramStart"/>
      <w:r w:rsidR="00A40D70">
        <w:t>)</w:t>
      </w:r>
      <w:r w:rsidR="0037276A">
        <w:t xml:space="preserve"> </w:t>
      </w:r>
      <w:r w:rsidR="00D4408B">
        <w:t>.</w:t>
      </w:r>
      <w:proofErr w:type="gramEnd"/>
      <w:r w:rsidR="00D4408B">
        <w:t xml:space="preserve"> p values </w:t>
      </w:r>
      <w:r w:rsidR="0037276A">
        <w:t>adjusted for false discover rate</w:t>
      </w:r>
      <w:r w:rsidR="00A40D70">
        <w:t xml:space="preserve">. </w:t>
      </w:r>
    </w:p>
    <w:p w14:paraId="1E50F667" w14:textId="77777777" w:rsidR="00DA0A17" w:rsidRPr="0032563E" w:rsidRDefault="00DA0A17" w:rsidP="00AB2A30"/>
    <w:p w14:paraId="55B5C627" w14:textId="230983D1" w:rsidR="005E2131" w:rsidRPr="0032563E" w:rsidRDefault="005E2131" w:rsidP="00AB2A30">
      <w:r w:rsidRPr="0032563E">
        <w:br w:type="page"/>
      </w:r>
    </w:p>
    <w:p w14:paraId="788CDD19" w14:textId="77777777" w:rsidR="00D67954" w:rsidRPr="0032563E" w:rsidRDefault="00D67954" w:rsidP="00AB2A30">
      <w:pPr>
        <w:sectPr w:rsidR="00D67954" w:rsidRPr="0032563E" w:rsidSect="00701B90">
          <w:pgSz w:w="15840" w:h="12240" w:orient="landscape"/>
          <w:pgMar w:top="720" w:right="720" w:bottom="720" w:left="720" w:header="720" w:footer="720" w:gutter="0"/>
          <w:cols w:space="720"/>
          <w:docGrid w:linePitch="360"/>
        </w:sectPr>
      </w:pPr>
    </w:p>
    <w:tbl>
      <w:tblPr>
        <w:tblW w:w="8010" w:type="dxa"/>
        <w:jc w:val="center"/>
        <w:tblLayout w:type="fixed"/>
        <w:tblLook w:val="04A0" w:firstRow="1" w:lastRow="0" w:firstColumn="1" w:lastColumn="0" w:noHBand="0" w:noVBand="1"/>
      </w:tblPr>
      <w:tblGrid>
        <w:gridCol w:w="2713"/>
        <w:gridCol w:w="527"/>
        <w:gridCol w:w="1260"/>
        <w:gridCol w:w="1080"/>
        <w:gridCol w:w="2430"/>
      </w:tblGrid>
      <w:tr w:rsidR="0037276A" w:rsidRPr="003D5A61" w14:paraId="5ED4EE27"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6F84A269" w14:textId="77777777" w:rsidR="000C2638" w:rsidRPr="003D5A61" w:rsidRDefault="000C2638" w:rsidP="00AB2A30"/>
        </w:tc>
        <w:tc>
          <w:tcPr>
            <w:tcW w:w="2867" w:type="dxa"/>
            <w:gridSpan w:val="3"/>
            <w:tcBorders>
              <w:top w:val="nil"/>
              <w:left w:val="nil"/>
              <w:bottom w:val="nil"/>
              <w:right w:val="nil"/>
            </w:tcBorders>
            <w:shd w:val="clear" w:color="auto" w:fill="auto"/>
            <w:noWrap/>
            <w:vAlign w:val="bottom"/>
            <w:hideMark/>
          </w:tcPr>
          <w:p w14:paraId="4E577E98" w14:textId="09036FC1" w:rsidR="000C2638" w:rsidRPr="003D5A61" w:rsidRDefault="000C2638" w:rsidP="00AB2A30">
            <w:pPr>
              <w:jc w:val="center"/>
              <w:rPr>
                <w:color w:val="000000"/>
              </w:rPr>
            </w:pPr>
            <w:r w:rsidRPr="003D5A61">
              <w:rPr>
                <w:color w:val="000000"/>
              </w:rPr>
              <w:t>[Ins]</w:t>
            </w:r>
            <w:r w:rsidRPr="003D5A61">
              <w:rPr>
                <w:color w:val="000000"/>
                <w:vertAlign w:val="superscript"/>
              </w:rPr>
              <w:t>a</w:t>
            </w:r>
          </w:p>
        </w:tc>
        <w:tc>
          <w:tcPr>
            <w:tcW w:w="2430" w:type="dxa"/>
            <w:tcBorders>
              <w:top w:val="nil"/>
              <w:left w:val="nil"/>
              <w:bottom w:val="nil"/>
              <w:right w:val="nil"/>
            </w:tcBorders>
            <w:shd w:val="clear" w:color="auto" w:fill="auto"/>
            <w:vAlign w:val="bottom"/>
            <w:hideMark/>
          </w:tcPr>
          <w:p w14:paraId="0DA06F27" w14:textId="63E2E254" w:rsidR="000C2638" w:rsidRPr="003D5A61" w:rsidRDefault="000C2638" w:rsidP="00AB2A30">
            <w:pPr>
              <w:jc w:val="center"/>
              <w:rPr>
                <w:color w:val="000000"/>
              </w:rPr>
            </w:pPr>
            <w:r w:rsidRPr="003D5A61">
              <w:rPr>
                <w:color w:val="000000"/>
              </w:rPr>
              <w:t xml:space="preserve">NASH vs </w:t>
            </w:r>
            <w:proofErr w:type="spellStart"/>
            <w:r w:rsidRPr="003D5A61">
              <w:rPr>
                <w:color w:val="000000"/>
              </w:rPr>
              <w:t>NASH+HE</w:t>
            </w:r>
            <w:r w:rsidRPr="003D5A61">
              <w:rPr>
                <w:color w:val="000000"/>
                <w:vertAlign w:val="superscript"/>
              </w:rPr>
              <w:t>b</w:t>
            </w:r>
            <w:proofErr w:type="spellEnd"/>
          </w:p>
        </w:tc>
      </w:tr>
      <w:tr w:rsidR="0037276A" w:rsidRPr="003D5A61" w14:paraId="7F49A038"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9C136D8" w14:textId="77777777" w:rsidR="000C2638" w:rsidRPr="003D5A61" w:rsidRDefault="000C2638" w:rsidP="00AB2A30">
            <w:pPr>
              <w:rPr>
                <w:color w:val="000000"/>
              </w:rPr>
            </w:pPr>
            <w:r w:rsidRPr="003D5A61">
              <w:rPr>
                <w:color w:val="000000"/>
              </w:rPr>
              <w:t> </w:t>
            </w:r>
          </w:p>
        </w:tc>
        <w:tc>
          <w:tcPr>
            <w:tcW w:w="527" w:type="dxa"/>
            <w:tcBorders>
              <w:top w:val="nil"/>
              <w:left w:val="nil"/>
              <w:bottom w:val="single" w:sz="8" w:space="0" w:color="auto"/>
              <w:right w:val="nil"/>
            </w:tcBorders>
            <w:shd w:val="clear" w:color="auto" w:fill="auto"/>
            <w:noWrap/>
            <w:vAlign w:val="bottom"/>
            <w:hideMark/>
          </w:tcPr>
          <w:p w14:paraId="7461CCCA" w14:textId="77777777" w:rsidR="000C2638" w:rsidRPr="003D5A61" w:rsidRDefault="000C2638" w:rsidP="00AB2A30">
            <w:pPr>
              <w:jc w:val="center"/>
              <w:rPr>
                <w:color w:val="000000"/>
              </w:rPr>
            </w:pPr>
            <w:r w:rsidRPr="003D5A61">
              <w:rPr>
                <w:color w:val="000000"/>
              </w:rPr>
              <w:t>r</w:t>
            </w:r>
            <w:r w:rsidRPr="003D5A61">
              <w:rPr>
                <w:color w:val="000000"/>
                <w:vertAlign w:val="superscript"/>
              </w:rPr>
              <w:t>2</w:t>
            </w:r>
          </w:p>
        </w:tc>
        <w:tc>
          <w:tcPr>
            <w:tcW w:w="1260" w:type="dxa"/>
            <w:tcBorders>
              <w:top w:val="nil"/>
              <w:left w:val="nil"/>
              <w:bottom w:val="single" w:sz="8" w:space="0" w:color="auto"/>
              <w:right w:val="nil"/>
            </w:tcBorders>
            <w:shd w:val="clear" w:color="auto" w:fill="auto"/>
            <w:noWrap/>
            <w:vAlign w:val="bottom"/>
            <w:hideMark/>
          </w:tcPr>
          <w:p w14:paraId="66FA56CB" w14:textId="77777777" w:rsidR="000C2638" w:rsidRPr="003D5A61" w:rsidRDefault="000C2638" w:rsidP="00AB2A30">
            <w:pPr>
              <w:jc w:val="center"/>
              <w:rPr>
                <w:color w:val="000000"/>
              </w:rPr>
            </w:pPr>
            <w:proofErr w:type="spellStart"/>
            <w:r w:rsidRPr="003D5A61">
              <w:rPr>
                <w:color w:val="000000"/>
              </w:rPr>
              <w:t>pe±se</w:t>
            </w:r>
            <w:proofErr w:type="spellEnd"/>
          </w:p>
        </w:tc>
        <w:tc>
          <w:tcPr>
            <w:tcW w:w="1080" w:type="dxa"/>
            <w:tcBorders>
              <w:top w:val="nil"/>
              <w:left w:val="nil"/>
              <w:bottom w:val="single" w:sz="8" w:space="0" w:color="auto"/>
              <w:right w:val="nil"/>
            </w:tcBorders>
            <w:shd w:val="clear" w:color="auto" w:fill="auto"/>
            <w:noWrap/>
            <w:vAlign w:val="bottom"/>
            <w:hideMark/>
          </w:tcPr>
          <w:p w14:paraId="2CE09BDD" w14:textId="77777777" w:rsidR="000C2638" w:rsidRPr="003D5A61" w:rsidRDefault="000C2638" w:rsidP="00AB2A30">
            <w:pPr>
              <w:jc w:val="center"/>
              <w:rPr>
                <w:color w:val="000000"/>
              </w:rPr>
            </w:pPr>
            <w:r w:rsidRPr="003D5A61">
              <w:rPr>
                <w:color w:val="000000"/>
              </w:rPr>
              <w:t>p-value</w:t>
            </w:r>
          </w:p>
        </w:tc>
        <w:tc>
          <w:tcPr>
            <w:tcW w:w="2430" w:type="dxa"/>
            <w:tcBorders>
              <w:top w:val="nil"/>
              <w:left w:val="nil"/>
              <w:bottom w:val="single" w:sz="8" w:space="0" w:color="auto"/>
              <w:right w:val="nil"/>
            </w:tcBorders>
            <w:shd w:val="clear" w:color="auto" w:fill="auto"/>
            <w:noWrap/>
            <w:vAlign w:val="bottom"/>
            <w:hideMark/>
          </w:tcPr>
          <w:p w14:paraId="3FC83943" w14:textId="77777777" w:rsidR="000C2638" w:rsidRPr="003D5A61" w:rsidRDefault="000C2638" w:rsidP="00AB2A30">
            <w:pPr>
              <w:jc w:val="center"/>
              <w:rPr>
                <w:color w:val="000000"/>
              </w:rPr>
            </w:pPr>
            <w:r w:rsidRPr="003D5A61">
              <w:rPr>
                <w:color w:val="000000"/>
              </w:rPr>
              <w:t>ANOVA</w:t>
            </w:r>
          </w:p>
        </w:tc>
      </w:tr>
      <w:tr w:rsidR="0037276A" w:rsidRPr="003D5A61" w14:paraId="31F9DD34" w14:textId="77777777" w:rsidTr="0037276A">
        <w:trPr>
          <w:trHeight w:val="252"/>
          <w:jc w:val="center"/>
        </w:trPr>
        <w:tc>
          <w:tcPr>
            <w:tcW w:w="2713" w:type="dxa"/>
            <w:tcBorders>
              <w:top w:val="nil"/>
              <w:left w:val="nil"/>
              <w:bottom w:val="nil"/>
              <w:right w:val="nil"/>
            </w:tcBorders>
            <w:shd w:val="clear" w:color="auto" w:fill="auto"/>
            <w:noWrap/>
            <w:vAlign w:val="bottom"/>
          </w:tcPr>
          <w:p w14:paraId="1CA606C3" w14:textId="317E38DE" w:rsidR="0037276A" w:rsidRPr="003D5A61" w:rsidRDefault="0037276A" w:rsidP="00AB2A30">
            <w:pPr>
              <w:rPr>
                <w:color w:val="000000"/>
              </w:rPr>
            </w:pPr>
            <w:r>
              <w:rPr>
                <w:color w:val="000000"/>
              </w:rPr>
              <w:t>Non-normalized T1 SI</w:t>
            </w:r>
          </w:p>
        </w:tc>
        <w:tc>
          <w:tcPr>
            <w:tcW w:w="527" w:type="dxa"/>
            <w:tcBorders>
              <w:top w:val="nil"/>
              <w:left w:val="nil"/>
              <w:bottom w:val="nil"/>
              <w:right w:val="nil"/>
            </w:tcBorders>
            <w:shd w:val="clear" w:color="auto" w:fill="auto"/>
            <w:noWrap/>
            <w:vAlign w:val="bottom"/>
          </w:tcPr>
          <w:p w14:paraId="285E366A" w14:textId="77777777" w:rsidR="0037276A" w:rsidRPr="003D5A61" w:rsidRDefault="0037276A" w:rsidP="00AB2A30">
            <w:pPr>
              <w:jc w:val="center"/>
              <w:rPr>
                <w:color w:val="000000"/>
              </w:rPr>
            </w:pPr>
          </w:p>
        </w:tc>
        <w:tc>
          <w:tcPr>
            <w:tcW w:w="1260" w:type="dxa"/>
            <w:tcBorders>
              <w:top w:val="nil"/>
              <w:left w:val="nil"/>
              <w:bottom w:val="nil"/>
              <w:right w:val="nil"/>
            </w:tcBorders>
            <w:shd w:val="clear" w:color="auto" w:fill="auto"/>
            <w:noWrap/>
            <w:vAlign w:val="bottom"/>
          </w:tcPr>
          <w:p w14:paraId="415A569A" w14:textId="77777777" w:rsidR="0037276A" w:rsidRPr="003D5A61" w:rsidRDefault="0037276A" w:rsidP="00AB2A30">
            <w:pPr>
              <w:jc w:val="center"/>
              <w:rPr>
                <w:color w:val="000000"/>
              </w:rPr>
            </w:pPr>
          </w:p>
        </w:tc>
        <w:tc>
          <w:tcPr>
            <w:tcW w:w="1080" w:type="dxa"/>
            <w:tcBorders>
              <w:top w:val="nil"/>
              <w:left w:val="nil"/>
              <w:bottom w:val="nil"/>
              <w:right w:val="nil"/>
            </w:tcBorders>
            <w:shd w:val="clear" w:color="auto" w:fill="auto"/>
            <w:noWrap/>
            <w:vAlign w:val="bottom"/>
          </w:tcPr>
          <w:p w14:paraId="41B92078" w14:textId="77777777" w:rsidR="0037276A" w:rsidRPr="003D5A61" w:rsidRDefault="0037276A" w:rsidP="00AB2A30">
            <w:pPr>
              <w:jc w:val="center"/>
              <w:rPr>
                <w:color w:val="000000"/>
              </w:rPr>
            </w:pPr>
          </w:p>
        </w:tc>
        <w:tc>
          <w:tcPr>
            <w:tcW w:w="2430" w:type="dxa"/>
            <w:tcBorders>
              <w:top w:val="nil"/>
              <w:left w:val="nil"/>
              <w:bottom w:val="nil"/>
              <w:right w:val="nil"/>
            </w:tcBorders>
            <w:shd w:val="clear" w:color="auto" w:fill="auto"/>
            <w:noWrap/>
            <w:vAlign w:val="bottom"/>
          </w:tcPr>
          <w:p w14:paraId="761F8337" w14:textId="77777777" w:rsidR="0037276A" w:rsidRPr="003D5A61" w:rsidRDefault="0037276A" w:rsidP="00AB2A30">
            <w:pPr>
              <w:jc w:val="center"/>
              <w:rPr>
                <w:color w:val="000000"/>
              </w:rPr>
            </w:pPr>
          </w:p>
        </w:tc>
      </w:tr>
      <w:tr w:rsidR="0037276A" w:rsidRPr="003D5A61" w14:paraId="54FFCC20"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6947F3A" w14:textId="77777777" w:rsidR="000C2638" w:rsidRPr="003D5A61" w:rsidRDefault="000C2638" w:rsidP="00AB2A30">
            <w:pPr>
              <w:jc w:val="right"/>
              <w:rPr>
                <w:color w:val="000000"/>
              </w:rPr>
            </w:pPr>
            <w:r w:rsidRPr="003D5A61">
              <w:rPr>
                <w:color w:val="000000"/>
              </w:rPr>
              <w:t>Putamen</w:t>
            </w:r>
          </w:p>
        </w:tc>
        <w:tc>
          <w:tcPr>
            <w:tcW w:w="527" w:type="dxa"/>
            <w:tcBorders>
              <w:top w:val="nil"/>
              <w:left w:val="nil"/>
              <w:bottom w:val="nil"/>
              <w:right w:val="nil"/>
            </w:tcBorders>
            <w:shd w:val="clear" w:color="auto" w:fill="auto"/>
            <w:noWrap/>
            <w:vAlign w:val="bottom"/>
            <w:hideMark/>
          </w:tcPr>
          <w:p w14:paraId="49E1A9B7"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71389C8E" w14:textId="77777777" w:rsidR="000C2638" w:rsidRPr="003D5A61" w:rsidRDefault="000C2638" w:rsidP="00AB2A30">
            <w:pPr>
              <w:jc w:val="center"/>
              <w:rPr>
                <w:color w:val="000000"/>
              </w:rPr>
            </w:pPr>
            <w:r w:rsidRPr="003D5A61">
              <w:rPr>
                <w:color w:val="000000"/>
              </w:rPr>
              <w:t>51.6±12.7</w:t>
            </w:r>
          </w:p>
        </w:tc>
        <w:tc>
          <w:tcPr>
            <w:tcW w:w="1080" w:type="dxa"/>
            <w:tcBorders>
              <w:top w:val="nil"/>
              <w:left w:val="nil"/>
              <w:bottom w:val="nil"/>
              <w:right w:val="nil"/>
            </w:tcBorders>
            <w:shd w:val="clear" w:color="auto" w:fill="auto"/>
            <w:noWrap/>
            <w:vAlign w:val="bottom"/>
            <w:hideMark/>
          </w:tcPr>
          <w:p w14:paraId="23DAF3F1" w14:textId="77777777" w:rsidR="000C2638" w:rsidRPr="003D5A61" w:rsidRDefault="000C2638" w:rsidP="00AB2A30">
            <w:pPr>
              <w:jc w:val="center"/>
              <w:rPr>
                <w:color w:val="000000"/>
              </w:rPr>
            </w:pPr>
            <w:r w:rsidRPr="003D5A61">
              <w:rPr>
                <w:color w:val="000000"/>
              </w:rPr>
              <w:t>0.0005</w:t>
            </w:r>
          </w:p>
        </w:tc>
        <w:tc>
          <w:tcPr>
            <w:tcW w:w="2430" w:type="dxa"/>
            <w:tcBorders>
              <w:top w:val="nil"/>
              <w:left w:val="nil"/>
              <w:bottom w:val="nil"/>
              <w:right w:val="nil"/>
            </w:tcBorders>
            <w:shd w:val="clear" w:color="auto" w:fill="auto"/>
            <w:noWrap/>
            <w:vAlign w:val="bottom"/>
            <w:hideMark/>
          </w:tcPr>
          <w:p w14:paraId="21CD1DE0" w14:textId="309AB50F" w:rsidR="000C2638" w:rsidRPr="003D5A61" w:rsidRDefault="00FD2D4D" w:rsidP="00AB2A30">
            <w:pPr>
              <w:jc w:val="center"/>
              <w:rPr>
                <w:color w:val="000000"/>
              </w:rPr>
            </w:pPr>
            <w:r>
              <w:rPr>
                <w:color w:val="000000"/>
              </w:rPr>
              <w:t>0.99</w:t>
            </w:r>
          </w:p>
        </w:tc>
      </w:tr>
      <w:tr w:rsidR="0037276A" w:rsidRPr="003D5A61" w14:paraId="72125F34"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7446D8D7" w14:textId="77777777" w:rsidR="000C2638" w:rsidRPr="003D5A61" w:rsidRDefault="000C2638" w:rsidP="00AB2A30">
            <w:pPr>
              <w:jc w:val="right"/>
              <w:rPr>
                <w:color w:val="000000"/>
              </w:rPr>
            </w:pPr>
            <w:r w:rsidRPr="003D5A61">
              <w:rPr>
                <w:color w:val="000000"/>
              </w:rPr>
              <w:t>Globus Pallidus</w:t>
            </w:r>
          </w:p>
        </w:tc>
        <w:tc>
          <w:tcPr>
            <w:tcW w:w="527" w:type="dxa"/>
            <w:tcBorders>
              <w:top w:val="nil"/>
              <w:left w:val="nil"/>
              <w:bottom w:val="nil"/>
              <w:right w:val="nil"/>
            </w:tcBorders>
            <w:shd w:val="clear" w:color="auto" w:fill="auto"/>
            <w:noWrap/>
            <w:vAlign w:val="bottom"/>
            <w:hideMark/>
          </w:tcPr>
          <w:p w14:paraId="5CF99B8D"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6ED15C57" w14:textId="77777777" w:rsidR="000C2638" w:rsidRPr="003D5A61" w:rsidRDefault="000C2638" w:rsidP="00AB2A30">
            <w:pPr>
              <w:jc w:val="center"/>
              <w:rPr>
                <w:color w:val="000000"/>
              </w:rPr>
            </w:pPr>
            <w:r w:rsidRPr="003D5A61">
              <w:rPr>
                <w:color w:val="000000"/>
              </w:rPr>
              <w:t>61.8±16</w:t>
            </w:r>
          </w:p>
        </w:tc>
        <w:tc>
          <w:tcPr>
            <w:tcW w:w="1080" w:type="dxa"/>
            <w:tcBorders>
              <w:top w:val="nil"/>
              <w:left w:val="nil"/>
              <w:bottom w:val="nil"/>
              <w:right w:val="nil"/>
            </w:tcBorders>
            <w:shd w:val="clear" w:color="auto" w:fill="auto"/>
            <w:noWrap/>
            <w:vAlign w:val="bottom"/>
            <w:hideMark/>
          </w:tcPr>
          <w:p w14:paraId="70D079ED" w14:textId="77777777" w:rsidR="000C2638" w:rsidRPr="003D5A61" w:rsidRDefault="000C2638" w:rsidP="00AB2A30">
            <w:pPr>
              <w:jc w:val="center"/>
              <w:rPr>
                <w:color w:val="000000"/>
              </w:rPr>
            </w:pPr>
            <w:r w:rsidRPr="003D5A61">
              <w:rPr>
                <w:color w:val="000000"/>
              </w:rPr>
              <w:t>0.001</w:t>
            </w:r>
          </w:p>
        </w:tc>
        <w:tc>
          <w:tcPr>
            <w:tcW w:w="2430" w:type="dxa"/>
            <w:tcBorders>
              <w:top w:val="nil"/>
              <w:left w:val="nil"/>
              <w:bottom w:val="nil"/>
              <w:right w:val="nil"/>
            </w:tcBorders>
            <w:shd w:val="clear" w:color="auto" w:fill="auto"/>
            <w:noWrap/>
            <w:vAlign w:val="bottom"/>
            <w:hideMark/>
          </w:tcPr>
          <w:p w14:paraId="08E270E9" w14:textId="3A20E06F" w:rsidR="000C2638" w:rsidRPr="003D5A61" w:rsidRDefault="000C2638" w:rsidP="00AB2A30">
            <w:pPr>
              <w:jc w:val="center"/>
              <w:rPr>
                <w:color w:val="000000"/>
              </w:rPr>
            </w:pPr>
            <w:r w:rsidRPr="003D5A61">
              <w:rPr>
                <w:color w:val="000000"/>
              </w:rPr>
              <w:t>0.5</w:t>
            </w:r>
            <w:r w:rsidR="00FD2D4D">
              <w:rPr>
                <w:color w:val="000000"/>
              </w:rPr>
              <w:t>0</w:t>
            </w:r>
          </w:p>
        </w:tc>
      </w:tr>
      <w:tr w:rsidR="0037276A" w:rsidRPr="003D5A61" w14:paraId="24EDAB3B"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5DB2F72" w14:textId="77777777" w:rsidR="000C2638" w:rsidRPr="003D5A61" w:rsidRDefault="000C2638" w:rsidP="00AB2A30">
            <w:pPr>
              <w:jc w:val="right"/>
              <w:rPr>
                <w:color w:val="000000"/>
              </w:rPr>
            </w:pPr>
            <w:r w:rsidRPr="003D5A61">
              <w:rPr>
                <w:color w:val="000000"/>
              </w:rPr>
              <w:t>Cerebral Cortex</w:t>
            </w:r>
          </w:p>
        </w:tc>
        <w:tc>
          <w:tcPr>
            <w:tcW w:w="527" w:type="dxa"/>
            <w:tcBorders>
              <w:top w:val="nil"/>
              <w:left w:val="nil"/>
              <w:bottom w:val="nil"/>
              <w:right w:val="nil"/>
            </w:tcBorders>
            <w:shd w:val="clear" w:color="auto" w:fill="auto"/>
            <w:noWrap/>
            <w:vAlign w:val="bottom"/>
            <w:hideMark/>
          </w:tcPr>
          <w:p w14:paraId="04B81570" w14:textId="77777777" w:rsidR="000C2638" w:rsidRPr="003D5A61" w:rsidRDefault="000C2638" w:rsidP="00AB2A30">
            <w:pPr>
              <w:jc w:val="center"/>
              <w:rPr>
                <w:color w:val="000000"/>
              </w:rPr>
            </w:pPr>
            <w:r w:rsidRPr="003D5A61">
              <w:rPr>
                <w:color w:val="000000"/>
              </w:rPr>
              <w:t>0.6</w:t>
            </w:r>
          </w:p>
        </w:tc>
        <w:tc>
          <w:tcPr>
            <w:tcW w:w="1260" w:type="dxa"/>
            <w:tcBorders>
              <w:top w:val="nil"/>
              <w:left w:val="nil"/>
              <w:bottom w:val="nil"/>
              <w:right w:val="nil"/>
            </w:tcBorders>
            <w:shd w:val="clear" w:color="auto" w:fill="auto"/>
            <w:noWrap/>
            <w:vAlign w:val="bottom"/>
            <w:hideMark/>
          </w:tcPr>
          <w:p w14:paraId="251B282E" w14:textId="77777777" w:rsidR="000C2638" w:rsidRPr="003D5A61" w:rsidRDefault="000C2638" w:rsidP="00AB2A30">
            <w:pPr>
              <w:jc w:val="center"/>
              <w:rPr>
                <w:color w:val="000000"/>
              </w:rPr>
            </w:pPr>
            <w:r w:rsidRPr="003D5A61">
              <w:rPr>
                <w:color w:val="000000"/>
              </w:rPr>
              <w:t>48.7±10.1</w:t>
            </w:r>
          </w:p>
        </w:tc>
        <w:tc>
          <w:tcPr>
            <w:tcW w:w="1080" w:type="dxa"/>
            <w:tcBorders>
              <w:top w:val="nil"/>
              <w:left w:val="nil"/>
              <w:bottom w:val="nil"/>
              <w:right w:val="nil"/>
            </w:tcBorders>
            <w:shd w:val="clear" w:color="auto" w:fill="auto"/>
            <w:noWrap/>
            <w:vAlign w:val="bottom"/>
            <w:hideMark/>
          </w:tcPr>
          <w:p w14:paraId="1DE132EC" w14:textId="77777777" w:rsidR="000C2638" w:rsidRPr="003D5A61" w:rsidRDefault="000C2638" w:rsidP="00AB2A30">
            <w:pPr>
              <w:jc w:val="center"/>
              <w:rPr>
                <w:color w:val="000000"/>
              </w:rPr>
            </w:pPr>
            <w:r w:rsidRPr="003D5A61">
              <w:rPr>
                <w:color w:val="000000"/>
              </w:rPr>
              <w:t>&lt;0.0001</w:t>
            </w:r>
          </w:p>
        </w:tc>
        <w:tc>
          <w:tcPr>
            <w:tcW w:w="2430" w:type="dxa"/>
            <w:tcBorders>
              <w:top w:val="nil"/>
              <w:left w:val="nil"/>
              <w:bottom w:val="nil"/>
              <w:right w:val="nil"/>
            </w:tcBorders>
            <w:shd w:val="clear" w:color="auto" w:fill="auto"/>
            <w:noWrap/>
            <w:vAlign w:val="bottom"/>
            <w:hideMark/>
          </w:tcPr>
          <w:p w14:paraId="636B42C7" w14:textId="2721D1D8" w:rsidR="000C2638" w:rsidRPr="003D5A61" w:rsidRDefault="00FD2D4D" w:rsidP="00AB2A30">
            <w:pPr>
              <w:jc w:val="center"/>
              <w:rPr>
                <w:color w:val="000000"/>
              </w:rPr>
            </w:pPr>
            <w:r>
              <w:rPr>
                <w:color w:val="000000"/>
              </w:rPr>
              <w:t>0.99</w:t>
            </w:r>
          </w:p>
        </w:tc>
      </w:tr>
      <w:tr w:rsidR="0037276A" w:rsidRPr="003D5A61" w14:paraId="7730EC11"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CCEAF3B" w14:textId="77777777" w:rsidR="000C2638" w:rsidRPr="003D5A61" w:rsidRDefault="000C2638" w:rsidP="00AB2A30">
            <w:pPr>
              <w:jc w:val="right"/>
              <w:rPr>
                <w:color w:val="000000"/>
              </w:rPr>
            </w:pPr>
            <w:r w:rsidRPr="003D5A61">
              <w:rPr>
                <w:color w:val="000000"/>
              </w:rPr>
              <w:t>Cerebral WM</w:t>
            </w:r>
          </w:p>
        </w:tc>
        <w:tc>
          <w:tcPr>
            <w:tcW w:w="527" w:type="dxa"/>
            <w:tcBorders>
              <w:top w:val="nil"/>
              <w:left w:val="nil"/>
              <w:bottom w:val="nil"/>
              <w:right w:val="nil"/>
            </w:tcBorders>
            <w:shd w:val="clear" w:color="auto" w:fill="auto"/>
            <w:noWrap/>
            <w:vAlign w:val="bottom"/>
            <w:hideMark/>
          </w:tcPr>
          <w:p w14:paraId="30253823" w14:textId="77777777" w:rsidR="000C2638" w:rsidRPr="003D5A61" w:rsidRDefault="000C2638" w:rsidP="00AB2A30">
            <w:pPr>
              <w:jc w:val="center"/>
              <w:rPr>
                <w:color w:val="000000"/>
              </w:rPr>
            </w:pPr>
            <w:r w:rsidRPr="003D5A61">
              <w:rPr>
                <w:color w:val="000000"/>
              </w:rPr>
              <w:t>0.5</w:t>
            </w:r>
          </w:p>
        </w:tc>
        <w:tc>
          <w:tcPr>
            <w:tcW w:w="1260" w:type="dxa"/>
            <w:tcBorders>
              <w:top w:val="nil"/>
              <w:left w:val="nil"/>
              <w:bottom w:val="nil"/>
              <w:right w:val="nil"/>
            </w:tcBorders>
            <w:shd w:val="clear" w:color="auto" w:fill="auto"/>
            <w:noWrap/>
            <w:vAlign w:val="bottom"/>
            <w:hideMark/>
          </w:tcPr>
          <w:p w14:paraId="1EE7580E" w14:textId="77777777" w:rsidR="000C2638" w:rsidRPr="003D5A61" w:rsidRDefault="000C2638" w:rsidP="00AB2A30">
            <w:pPr>
              <w:jc w:val="center"/>
              <w:rPr>
                <w:color w:val="000000"/>
              </w:rPr>
            </w:pPr>
            <w:r w:rsidRPr="003D5A61">
              <w:rPr>
                <w:color w:val="000000"/>
              </w:rPr>
              <w:t>44.3±12.3</w:t>
            </w:r>
          </w:p>
        </w:tc>
        <w:tc>
          <w:tcPr>
            <w:tcW w:w="1080" w:type="dxa"/>
            <w:tcBorders>
              <w:top w:val="nil"/>
              <w:left w:val="nil"/>
              <w:bottom w:val="nil"/>
              <w:right w:val="nil"/>
            </w:tcBorders>
            <w:shd w:val="clear" w:color="auto" w:fill="auto"/>
            <w:noWrap/>
            <w:vAlign w:val="bottom"/>
            <w:hideMark/>
          </w:tcPr>
          <w:p w14:paraId="2C29D38D" w14:textId="77777777" w:rsidR="000C2638" w:rsidRPr="003D5A61" w:rsidRDefault="000C2638" w:rsidP="00AB2A30">
            <w:pPr>
              <w:jc w:val="center"/>
              <w:rPr>
                <w:color w:val="000000"/>
              </w:rPr>
            </w:pPr>
            <w:r w:rsidRPr="003D5A61">
              <w:rPr>
                <w:color w:val="000000"/>
              </w:rPr>
              <w:t>0.002</w:t>
            </w:r>
          </w:p>
        </w:tc>
        <w:tc>
          <w:tcPr>
            <w:tcW w:w="2430" w:type="dxa"/>
            <w:tcBorders>
              <w:top w:val="nil"/>
              <w:left w:val="nil"/>
              <w:bottom w:val="nil"/>
              <w:right w:val="nil"/>
            </w:tcBorders>
            <w:shd w:val="clear" w:color="auto" w:fill="auto"/>
            <w:noWrap/>
            <w:vAlign w:val="bottom"/>
            <w:hideMark/>
          </w:tcPr>
          <w:p w14:paraId="5BA5801E" w14:textId="77777777" w:rsidR="000C2638" w:rsidRPr="003D5A61" w:rsidRDefault="000C2638" w:rsidP="00AB2A30">
            <w:pPr>
              <w:jc w:val="center"/>
              <w:rPr>
                <w:color w:val="000000"/>
              </w:rPr>
            </w:pPr>
            <w:r w:rsidRPr="003D5A61">
              <w:rPr>
                <w:color w:val="000000"/>
              </w:rPr>
              <w:t>0.07</w:t>
            </w:r>
          </w:p>
        </w:tc>
      </w:tr>
      <w:tr w:rsidR="0037276A" w:rsidRPr="003D5A61" w14:paraId="40CC6A8E"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ADD3AF8" w14:textId="77777777" w:rsidR="000C2638" w:rsidRPr="003D5A61" w:rsidRDefault="000C2638" w:rsidP="00AB2A30">
            <w:pPr>
              <w:jc w:val="right"/>
              <w:rPr>
                <w:color w:val="000000"/>
              </w:rPr>
            </w:pPr>
            <w:r w:rsidRPr="003D5A61">
              <w:rPr>
                <w:color w:val="000000"/>
              </w:rPr>
              <w:t>Brainstem</w:t>
            </w:r>
          </w:p>
        </w:tc>
        <w:tc>
          <w:tcPr>
            <w:tcW w:w="527" w:type="dxa"/>
            <w:tcBorders>
              <w:top w:val="nil"/>
              <w:left w:val="nil"/>
              <w:bottom w:val="single" w:sz="8" w:space="0" w:color="auto"/>
              <w:right w:val="nil"/>
            </w:tcBorders>
            <w:shd w:val="clear" w:color="auto" w:fill="auto"/>
            <w:noWrap/>
            <w:vAlign w:val="bottom"/>
            <w:hideMark/>
          </w:tcPr>
          <w:p w14:paraId="042BFA10" w14:textId="77777777" w:rsidR="000C2638" w:rsidRPr="003D5A61" w:rsidRDefault="000C2638" w:rsidP="00AB2A30">
            <w:pPr>
              <w:jc w:val="center"/>
              <w:rPr>
                <w:color w:val="000000"/>
              </w:rPr>
            </w:pPr>
            <w:r w:rsidRPr="003D5A61">
              <w:rPr>
                <w:color w:val="000000"/>
              </w:rPr>
              <w:t>0.3</w:t>
            </w:r>
          </w:p>
        </w:tc>
        <w:tc>
          <w:tcPr>
            <w:tcW w:w="1260" w:type="dxa"/>
            <w:tcBorders>
              <w:top w:val="nil"/>
              <w:left w:val="nil"/>
              <w:bottom w:val="single" w:sz="8" w:space="0" w:color="auto"/>
              <w:right w:val="nil"/>
            </w:tcBorders>
            <w:shd w:val="clear" w:color="auto" w:fill="auto"/>
            <w:noWrap/>
            <w:vAlign w:val="bottom"/>
            <w:hideMark/>
          </w:tcPr>
          <w:p w14:paraId="2624F39B" w14:textId="77777777" w:rsidR="000C2638" w:rsidRPr="003D5A61" w:rsidRDefault="000C2638" w:rsidP="00AB2A30">
            <w:pPr>
              <w:jc w:val="center"/>
              <w:rPr>
                <w:color w:val="000000"/>
              </w:rPr>
            </w:pPr>
            <w:r w:rsidRPr="003D5A61">
              <w:rPr>
                <w:color w:val="000000"/>
              </w:rPr>
              <w:t>35.3±11.8</w:t>
            </w:r>
          </w:p>
        </w:tc>
        <w:tc>
          <w:tcPr>
            <w:tcW w:w="1080" w:type="dxa"/>
            <w:tcBorders>
              <w:top w:val="nil"/>
              <w:left w:val="nil"/>
              <w:bottom w:val="single" w:sz="8" w:space="0" w:color="auto"/>
              <w:right w:val="nil"/>
            </w:tcBorders>
            <w:shd w:val="clear" w:color="auto" w:fill="auto"/>
            <w:noWrap/>
            <w:vAlign w:val="bottom"/>
            <w:hideMark/>
          </w:tcPr>
          <w:p w14:paraId="72A25932" w14:textId="77777777" w:rsidR="000C2638" w:rsidRPr="003D5A61" w:rsidRDefault="000C2638" w:rsidP="00AB2A30">
            <w:pPr>
              <w:jc w:val="center"/>
              <w:rPr>
                <w:color w:val="000000"/>
              </w:rPr>
            </w:pPr>
            <w:r w:rsidRPr="003D5A61">
              <w:rPr>
                <w:color w:val="000000"/>
              </w:rPr>
              <w:t>0.005</w:t>
            </w:r>
          </w:p>
        </w:tc>
        <w:tc>
          <w:tcPr>
            <w:tcW w:w="2430" w:type="dxa"/>
            <w:tcBorders>
              <w:top w:val="nil"/>
              <w:left w:val="nil"/>
              <w:bottom w:val="single" w:sz="8" w:space="0" w:color="auto"/>
              <w:right w:val="nil"/>
            </w:tcBorders>
            <w:shd w:val="clear" w:color="auto" w:fill="auto"/>
            <w:noWrap/>
            <w:vAlign w:val="bottom"/>
            <w:hideMark/>
          </w:tcPr>
          <w:p w14:paraId="5944D5D6" w14:textId="73B393B0" w:rsidR="000C2638" w:rsidRPr="003D5A61" w:rsidRDefault="00FD2D4D" w:rsidP="00AB2A30">
            <w:pPr>
              <w:jc w:val="center"/>
              <w:rPr>
                <w:color w:val="000000"/>
              </w:rPr>
            </w:pPr>
            <w:r>
              <w:rPr>
                <w:color w:val="000000"/>
              </w:rPr>
              <w:t>0.99</w:t>
            </w:r>
          </w:p>
        </w:tc>
      </w:tr>
    </w:tbl>
    <w:p w14:paraId="3F12BDD2" w14:textId="274AB84B" w:rsidR="005E2131" w:rsidRPr="0032563E" w:rsidRDefault="005E2131" w:rsidP="00AB2A30"/>
    <w:p w14:paraId="1B6FB3D9" w14:textId="77777777" w:rsidR="00D67954" w:rsidRPr="003D5A61" w:rsidRDefault="00D67954" w:rsidP="00AB2A30">
      <w:pPr>
        <w:ind w:left="1620"/>
        <w:rPr>
          <w:sz w:val="18"/>
          <w:szCs w:val="18"/>
        </w:rPr>
      </w:pPr>
      <w:r w:rsidRPr="003D5A61">
        <w:rPr>
          <w:sz w:val="18"/>
          <w:szCs w:val="18"/>
          <w:vertAlign w:val="superscript"/>
        </w:rPr>
        <w:t>a</w:t>
      </w:r>
      <w:r w:rsidRPr="003D5A61">
        <w:rPr>
          <w:sz w:val="18"/>
          <w:szCs w:val="18"/>
        </w:rPr>
        <w:t>: p-value adjusted for between group difference</w:t>
      </w:r>
    </w:p>
    <w:p w14:paraId="403E4EBF" w14:textId="7E144CC5" w:rsidR="00D67954" w:rsidRPr="003D5A61" w:rsidRDefault="00D67954" w:rsidP="00AB2A30">
      <w:pPr>
        <w:ind w:left="1620"/>
        <w:rPr>
          <w:sz w:val="18"/>
          <w:szCs w:val="18"/>
        </w:rPr>
      </w:pPr>
      <w:r w:rsidRPr="003D5A61">
        <w:rPr>
          <w:sz w:val="18"/>
          <w:szCs w:val="18"/>
          <w:vertAlign w:val="superscript"/>
        </w:rPr>
        <w:t>b</w:t>
      </w:r>
      <w:r w:rsidRPr="003D5A61">
        <w:rPr>
          <w:sz w:val="18"/>
          <w:szCs w:val="18"/>
        </w:rPr>
        <w:t>: ANOVA between NASH and NASH+HE</w:t>
      </w:r>
    </w:p>
    <w:p w14:paraId="6EC57A38" w14:textId="77777777" w:rsidR="00D67954" w:rsidRPr="003D5A61" w:rsidRDefault="00D67954" w:rsidP="00AB2A30">
      <w:pPr>
        <w:ind w:left="1620"/>
        <w:rPr>
          <w:sz w:val="18"/>
          <w:szCs w:val="18"/>
        </w:rPr>
      </w:pPr>
      <w:r w:rsidRPr="003D5A61">
        <w:rPr>
          <w:sz w:val="18"/>
          <w:szCs w:val="18"/>
        </w:rPr>
        <w:t>pe: parameter estimate</w:t>
      </w:r>
    </w:p>
    <w:p w14:paraId="31EBD39D" w14:textId="77777777" w:rsidR="000C2638" w:rsidRDefault="00D67954" w:rsidP="00AB2A30">
      <w:pPr>
        <w:ind w:left="1620"/>
        <w:rPr>
          <w:sz w:val="18"/>
          <w:szCs w:val="18"/>
        </w:rPr>
      </w:pPr>
      <w:r w:rsidRPr="003D5A61">
        <w:rPr>
          <w:sz w:val="18"/>
          <w:szCs w:val="18"/>
        </w:rPr>
        <w:t>se: standard error</w:t>
      </w:r>
    </w:p>
    <w:p w14:paraId="171673BD" w14:textId="77777777" w:rsidR="000C2638" w:rsidRDefault="000C2638" w:rsidP="00AB2A30">
      <w:pPr>
        <w:ind w:left="1620"/>
        <w:rPr>
          <w:sz w:val="18"/>
          <w:szCs w:val="18"/>
        </w:rPr>
      </w:pPr>
    </w:p>
    <w:p w14:paraId="254E4F6A" w14:textId="4E3B6E33" w:rsidR="005E2131" w:rsidRPr="003D5A61" w:rsidRDefault="000C2638" w:rsidP="00AB2A30">
      <w:r w:rsidRPr="003D5A61">
        <w:t xml:space="preserve">Table </w:t>
      </w:r>
      <w:r>
        <w:t xml:space="preserve">3: </w:t>
      </w:r>
      <w:r w:rsidR="0037276A">
        <w:t xml:space="preserve">General linear regression of </w:t>
      </w:r>
      <w:r w:rsidR="0037276A" w:rsidRPr="00606362">
        <w:t>myo-inositol (Ins)</w:t>
      </w:r>
      <w:r w:rsidR="0037276A">
        <w:t xml:space="preserve"> concentration as dependent variable and non-normalized T1 SI as independent variable</w:t>
      </w:r>
      <w:r w:rsidR="0037276A" w:rsidRPr="00606362">
        <w:t>.</w:t>
      </w:r>
      <w:r w:rsidR="0037276A">
        <w:t xml:space="preserve"> ANOVA analysis of NASH and NASH+HE between group difference are shown </w:t>
      </w:r>
      <w:r w:rsidR="00F12577">
        <w:t>in the last column adjusted</w:t>
      </w:r>
      <w:r w:rsidR="0037276A">
        <w:t xml:space="preserve"> for Ins concentration. </w:t>
      </w:r>
      <w:r w:rsidR="005E2131" w:rsidRPr="003D5A61">
        <w:br w:type="page"/>
      </w:r>
    </w:p>
    <w:p w14:paraId="6B6EDFFA" w14:textId="10443FBF" w:rsidR="005E2131" w:rsidRPr="0032563E" w:rsidRDefault="005E2131" w:rsidP="00AB2A30">
      <w:pPr>
        <w:sectPr w:rsidR="005E2131" w:rsidRPr="0032563E" w:rsidSect="00005547">
          <w:pgSz w:w="12240" w:h="15840"/>
          <w:pgMar w:top="720" w:right="720" w:bottom="720" w:left="720" w:header="720" w:footer="720" w:gutter="0"/>
          <w:cols w:space="720"/>
          <w:docGrid w:linePitch="360"/>
        </w:sectPr>
      </w:pPr>
    </w:p>
    <w:p w14:paraId="2E83ABA0" w14:textId="6E61A49A" w:rsidR="006F65B7" w:rsidRPr="0032563E" w:rsidRDefault="00DA0A17" w:rsidP="00AB2A30">
      <w:r w:rsidRPr="0032563E">
        <w:lastRenderedPageBreak/>
        <w:t>References:</w:t>
      </w:r>
      <w:r w:rsidR="006F65B7" w:rsidRPr="0032563E">
        <w:t xml:space="preserve"> </w:t>
      </w:r>
    </w:p>
    <w:p w14:paraId="2A15AEC5" w14:textId="7816CA2E" w:rsidR="007A03FA" w:rsidRPr="0032563E" w:rsidRDefault="007A03FA" w:rsidP="00AB2A30"/>
    <w:p w14:paraId="1E311555" w14:textId="77777777" w:rsidR="007A03FA" w:rsidRPr="0032563E" w:rsidRDefault="007A03FA" w:rsidP="00AB2A30"/>
    <w:p w14:paraId="0781CE59" w14:textId="77777777" w:rsidR="00B23306" w:rsidRPr="00B23306" w:rsidRDefault="007A03FA" w:rsidP="00B23306">
      <w:pPr>
        <w:pStyle w:val="EndNoteBibliography"/>
        <w:ind w:left="720" w:hanging="720"/>
      </w:pPr>
      <w:r w:rsidRPr="0032563E">
        <w:rPr>
          <w:rFonts w:ascii="Times New Roman" w:hAnsi="Times New Roman" w:cs="Times New Roman"/>
        </w:rPr>
        <w:fldChar w:fldCharType="begin"/>
      </w:r>
      <w:r w:rsidRPr="0032563E">
        <w:rPr>
          <w:rFonts w:ascii="Times New Roman" w:hAnsi="Times New Roman" w:cs="Times New Roman"/>
        </w:rPr>
        <w:instrText xml:space="preserve"> ADDIN EN.REFLIST </w:instrText>
      </w:r>
      <w:r w:rsidRPr="0032563E">
        <w:rPr>
          <w:rFonts w:ascii="Times New Roman" w:hAnsi="Times New Roman" w:cs="Times New Roman"/>
        </w:rPr>
        <w:fldChar w:fldCharType="separate"/>
      </w:r>
      <w:r w:rsidR="00B23306" w:rsidRPr="00B23306">
        <w:t>1.</w:t>
      </w:r>
      <w:r w:rsidR="00B23306" w:rsidRPr="00B23306">
        <w:tab/>
        <w:t xml:space="preserve">Pinto RB, Froehlich PE, Pitrez EH, et al. MR findings of the brain in children and adolescents with portal hypertension and the relationship with blood manganese levels. </w:t>
      </w:r>
      <w:r w:rsidR="00B23306" w:rsidRPr="00B23306">
        <w:rPr>
          <w:i/>
        </w:rPr>
        <w:t xml:space="preserve">Neuropediatrics. </w:t>
      </w:r>
      <w:r w:rsidR="00B23306" w:rsidRPr="00B23306">
        <w:t>2010;41(1):12-17.</w:t>
      </w:r>
    </w:p>
    <w:p w14:paraId="3C318211" w14:textId="77777777" w:rsidR="00B23306" w:rsidRPr="00B23306" w:rsidRDefault="00B23306" w:rsidP="00B23306">
      <w:pPr>
        <w:pStyle w:val="EndNoteBibliography"/>
        <w:ind w:left="720" w:hanging="720"/>
      </w:pPr>
      <w:r w:rsidRPr="00B23306">
        <w:t>2.</w:t>
      </w:r>
      <w:r w:rsidRPr="00B23306">
        <w:tab/>
        <w:t xml:space="preserve">Lockwood AH, Yap EW, Wong WH. Cerebral ammonia metabolism in patients with severe liver disease and minimal hepatic encephalopathy. </w:t>
      </w:r>
      <w:r w:rsidRPr="00B23306">
        <w:rPr>
          <w:i/>
        </w:rPr>
        <w:t xml:space="preserve">J Cereb Blood Flow Metab. </w:t>
      </w:r>
      <w:r w:rsidRPr="00B23306">
        <w:t>1991;11(2):337-341.</w:t>
      </w:r>
    </w:p>
    <w:p w14:paraId="3A478241" w14:textId="77777777" w:rsidR="00B23306" w:rsidRPr="00B23306" w:rsidRDefault="00B23306" w:rsidP="00B23306">
      <w:pPr>
        <w:pStyle w:val="EndNoteBibliography"/>
        <w:ind w:left="720" w:hanging="720"/>
      </w:pPr>
      <w:r w:rsidRPr="00B23306">
        <w:t>3.</w:t>
      </w:r>
      <w:r w:rsidRPr="00B23306">
        <w:tab/>
        <w:t xml:space="preserve">Aldridge DR, Tranah EJ, Shawcross DL. Pathogenesis of hepatic encephalopathy: role of ammonia and systemic inflammation. </w:t>
      </w:r>
      <w:r w:rsidRPr="00B23306">
        <w:rPr>
          <w:i/>
        </w:rPr>
        <w:t xml:space="preserve">J Clin Exp Hepatol. </w:t>
      </w:r>
      <w:r w:rsidRPr="00B23306">
        <w:t>2015;5(Suppl 1):S7-s20.</w:t>
      </w:r>
    </w:p>
    <w:p w14:paraId="545B4929" w14:textId="77777777" w:rsidR="00B23306" w:rsidRPr="00B23306" w:rsidRDefault="00B23306" w:rsidP="00B23306">
      <w:pPr>
        <w:pStyle w:val="EndNoteBibliography"/>
        <w:ind w:left="720" w:hanging="720"/>
      </w:pPr>
      <w:r w:rsidRPr="00B23306">
        <w:t>4.</w:t>
      </w:r>
      <w:r w:rsidRPr="00B23306">
        <w:tab/>
        <w:t xml:space="preserve">Krieger D, Krieger S, Jansen O, Gass P, Theilmann L, Lichtnecker H. Manganese and chronic hepatic encephalopathy. </w:t>
      </w:r>
      <w:r w:rsidRPr="00B23306">
        <w:rPr>
          <w:i/>
        </w:rPr>
        <w:t xml:space="preserve">Lancet. </w:t>
      </w:r>
      <w:r w:rsidRPr="00B23306">
        <w:t>1995;346(8970):270-274.</w:t>
      </w:r>
    </w:p>
    <w:p w14:paraId="1CDA7F47" w14:textId="77777777" w:rsidR="00B23306" w:rsidRPr="00B23306" w:rsidRDefault="00B23306" w:rsidP="00B23306">
      <w:pPr>
        <w:pStyle w:val="EndNoteBibliography"/>
        <w:ind w:left="720" w:hanging="720"/>
      </w:pPr>
      <w:r w:rsidRPr="00B23306">
        <w:t>5.</w:t>
      </w:r>
      <w:r w:rsidRPr="00B23306">
        <w:tab/>
        <w:t xml:space="preserve">Rose C, Butterworth RF, Zayed J, et al. Manganese deposition in basal ganglia structures results from both portal-systemic shunting and liver dysfunction. </w:t>
      </w:r>
      <w:r w:rsidRPr="00B23306">
        <w:rPr>
          <w:i/>
        </w:rPr>
        <w:t xml:space="preserve">Gastroenterology. </w:t>
      </w:r>
      <w:r w:rsidRPr="00B23306">
        <w:t>1999;117(3):640-644.</w:t>
      </w:r>
    </w:p>
    <w:p w14:paraId="0D1567EB" w14:textId="77777777" w:rsidR="00B23306" w:rsidRPr="00B23306" w:rsidRDefault="00B23306" w:rsidP="00B23306">
      <w:pPr>
        <w:pStyle w:val="EndNoteBibliography"/>
        <w:ind w:left="720" w:hanging="720"/>
      </w:pPr>
      <w:r w:rsidRPr="00B23306">
        <w:t>6.</w:t>
      </w:r>
      <w:r w:rsidRPr="00B23306">
        <w:tab/>
        <w:t xml:space="preserve">Vymazal J, Babis M, Brooks RA, et al. T1 and T2 alterations in the brains of patients with hepatic cirrhosis. </w:t>
      </w:r>
      <w:r w:rsidRPr="00B23306">
        <w:rPr>
          <w:i/>
        </w:rPr>
        <w:t xml:space="preserve">AJNR Am J Neuroradiol. </w:t>
      </w:r>
      <w:r w:rsidRPr="00B23306">
        <w:t>1996;17(2):333-336.</w:t>
      </w:r>
    </w:p>
    <w:p w14:paraId="02E845FE" w14:textId="77777777" w:rsidR="00B23306" w:rsidRPr="00B23306" w:rsidRDefault="00B23306" w:rsidP="00B23306">
      <w:pPr>
        <w:pStyle w:val="EndNoteBibliography"/>
        <w:ind w:left="720" w:hanging="720"/>
      </w:pPr>
      <w:r w:rsidRPr="00B23306">
        <w:t>7.</w:t>
      </w:r>
      <w:r w:rsidRPr="00B23306">
        <w:tab/>
        <w:t xml:space="preserve">Choy G, Khalilzadeh O, Michalski M, et al. Current Applications and Future Impact of Machine Learning in Radiology. </w:t>
      </w:r>
      <w:r w:rsidRPr="00B23306">
        <w:rPr>
          <w:i/>
        </w:rPr>
        <w:t xml:space="preserve">Radiology. </w:t>
      </w:r>
      <w:r w:rsidRPr="00B23306">
        <w:t>2018;288(2):318-328.</w:t>
      </w:r>
    </w:p>
    <w:p w14:paraId="29A69189" w14:textId="77777777" w:rsidR="00B23306" w:rsidRPr="00B23306" w:rsidRDefault="00B23306" w:rsidP="00B23306">
      <w:pPr>
        <w:pStyle w:val="EndNoteBibliography"/>
        <w:ind w:left="720" w:hanging="720"/>
      </w:pPr>
      <w:r w:rsidRPr="00B23306">
        <w:t>8.</w:t>
      </w:r>
      <w:r w:rsidRPr="00B23306">
        <w:tab/>
        <w:t xml:space="preserve">Ashburner J, Neelin P, Collins DL, Evans A, Friston K. Incorporating prior knowledge into image registration. </w:t>
      </w:r>
      <w:r w:rsidRPr="00B23306">
        <w:rPr>
          <w:i/>
        </w:rPr>
        <w:t xml:space="preserve">Neuroimage. </w:t>
      </w:r>
      <w:r w:rsidRPr="00B23306">
        <w:t>1997;6(4):344-352.</w:t>
      </w:r>
    </w:p>
    <w:p w14:paraId="43F5A592" w14:textId="77777777" w:rsidR="00B23306" w:rsidRPr="00B23306" w:rsidRDefault="00B23306" w:rsidP="00B23306">
      <w:pPr>
        <w:pStyle w:val="EndNoteBibliography"/>
        <w:ind w:left="720" w:hanging="720"/>
      </w:pPr>
      <w:r w:rsidRPr="00B23306">
        <w:t>9.</w:t>
      </w:r>
      <w:r w:rsidRPr="00B23306">
        <w:tab/>
        <w:t xml:space="preserve">Dale AM, Fischl B, Sereno MI. Cortical surface-based analysis. I. Segmentation and surface reconstruction. </w:t>
      </w:r>
      <w:r w:rsidRPr="00B23306">
        <w:rPr>
          <w:i/>
        </w:rPr>
        <w:t xml:space="preserve">Neuroimage. </w:t>
      </w:r>
      <w:r w:rsidRPr="00B23306">
        <w:t>1999;9(2):179-194.</w:t>
      </w:r>
    </w:p>
    <w:p w14:paraId="6C0CDEA9" w14:textId="77777777" w:rsidR="00B23306" w:rsidRPr="00B23306" w:rsidRDefault="00B23306" w:rsidP="00B23306">
      <w:pPr>
        <w:pStyle w:val="EndNoteBibliography"/>
        <w:ind w:left="720" w:hanging="720"/>
      </w:pPr>
      <w:r w:rsidRPr="00B23306">
        <w:t>10.</w:t>
      </w:r>
      <w:r w:rsidRPr="00B23306">
        <w:tab/>
        <w:t xml:space="preserve">Iwasa M, Kinosada Y, Nakatsuka A, Watanabe S, Adachi Y. Magnetization transfer contrast of various regions of the brain in liver cirrhosis. </w:t>
      </w:r>
      <w:r w:rsidRPr="00B23306">
        <w:rPr>
          <w:i/>
        </w:rPr>
        <w:t xml:space="preserve">AJNR Am J Neuroradiol. </w:t>
      </w:r>
      <w:r w:rsidRPr="00B23306">
        <w:t>1999;20(4):652-654.</w:t>
      </w:r>
    </w:p>
    <w:p w14:paraId="7A582557" w14:textId="77777777" w:rsidR="00B23306" w:rsidRPr="00B23306" w:rsidRDefault="00B23306" w:rsidP="00B23306">
      <w:pPr>
        <w:pStyle w:val="EndNoteBibliography"/>
        <w:ind w:left="720" w:hanging="720"/>
      </w:pPr>
      <w:r w:rsidRPr="00B23306">
        <w:t>11.</w:t>
      </w:r>
      <w:r w:rsidRPr="00B23306">
        <w:tab/>
        <w:t xml:space="preserve">Tanenbaum LN, Tsiouris AJ, Johnson AN, et al. Synthetic MRI for Clinical Neuroimaging: Results of the Magnetic Resonance Image Compilation (MAGiC) Prospective, Multicenter, Multireader Trial. </w:t>
      </w:r>
      <w:r w:rsidRPr="00B23306">
        <w:rPr>
          <w:i/>
        </w:rPr>
        <w:t xml:space="preserve">AJNR Am J Neuroradiol. </w:t>
      </w:r>
      <w:r w:rsidRPr="00B23306">
        <w:t>2017;38(6):1103-1110.</w:t>
      </w:r>
    </w:p>
    <w:p w14:paraId="2416C395" w14:textId="77777777" w:rsidR="00B23306" w:rsidRPr="00B23306" w:rsidRDefault="00B23306" w:rsidP="00B23306">
      <w:pPr>
        <w:pStyle w:val="EndNoteBibliography"/>
        <w:ind w:left="720" w:hanging="720"/>
      </w:pPr>
      <w:r w:rsidRPr="00B23306">
        <w:t>12.</w:t>
      </w:r>
      <w:r w:rsidRPr="00B23306">
        <w:tab/>
        <w:t xml:space="preserve">Kang KM, Choi SH, Hwang M, Yun TJ, Kim JH, Sohn CH. T1 Shortening in the Globus Pallidus after Multiple Administrations of Gadobutrol: Assessment with a Multidynamic Multiecho Sequence. </w:t>
      </w:r>
      <w:r w:rsidRPr="00B23306">
        <w:rPr>
          <w:i/>
        </w:rPr>
        <w:t xml:space="preserve">Radiology. </w:t>
      </w:r>
      <w:r w:rsidRPr="00B23306">
        <w:t>2018;287(1):258-266.</w:t>
      </w:r>
    </w:p>
    <w:p w14:paraId="05BCEB1D" w14:textId="77777777" w:rsidR="00B23306" w:rsidRPr="00B23306" w:rsidRDefault="00B23306" w:rsidP="00B23306">
      <w:pPr>
        <w:pStyle w:val="EndNoteBibliography"/>
        <w:ind w:left="720" w:hanging="720"/>
      </w:pPr>
      <w:r w:rsidRPr="00B23306">
        <w:t>13.</w:t>
      </w:r>
      <w:r w:rsidRPr="00B23306">
        <w:tab/>
        <w:t xml:space="preserve">Chalasani N, Younossi Z, Lavine JE, et al. The diagnosis and management of nonalcoholic fatty liver disease: Practice guidance from the American Association for the Study of Liver Diseases. </w:t>
      </w:r>
      <w:r w:rsidRPr="00B23306">
        <w:rPr>
          <w:i/>
        </w:rPr>
        <w:t xml:space="preserve">Hepatology. </w:t>
      </w:r>
      <w:r w:rsidRPr="00B23306">
        <w:t>2018;67(1):328-357.</w:t>
      </w:r>
    </w:p>
    <w:p w14:paraId="46C3504E" w14:textId="77777777" w:rsidR="00B23306" w:rsidRPr="00B23306" w:rsidRDefault="00B23306" w:rsidP="00B23306">
      <w:pPr>
        <w:pStyle w:val="EndNoteBibliography"/>
        <w:ind w:left="720" w:hanging="720"/>
      </w:pPr>
      <w:r w:rsidRPr="00B23306">
        <w:t>14.</w:t>
      </w:r>
      <w:r w:rsidRPr="00B23306">
        <w:tab/>
        <w:t xml:space="preserve">Choi JW, Moon W-J. Gadolinium Deposition in the Brain: Current Updates. </w:t>
      </w:r>
      <w:r w:rsidRPr="00B23306">
        <w:rPr>
          <w:i/>
        </w:rPr>
        <w:t xml:space="preserve">Korean J Radiol. </w:t>
      </w:r>
      <w:r w:rsidRPr="00B23306">
        <w:t>2019;20(1):134-147.</w:t>
      </w:r>
    </w:p>
    <w:p w14:paraId="227C465B" w14:textId="77777777" w:rsidR="00B23306" w:rsidRPr="00B23306" w:rsidRDefault="00B23306" w:rsidP="00B23306">
      <w:pPr>
        <w:pStyle w:val="EndNoteBibliography"/>
        <w:ind w:left="720" w:hanging="720"/>
      </w:pPr>
      <w:r w:rsidRPr="00B23306">
        <w:t>15.</w:t>
      </w:r>
      <w:r w:rsidRPr="00B23306">
        <w:tab/>
        <w:t xml:space="preserve">Crombé A, Saranathan M, Ruet A, et al. MS Lesions Are Better Detected with 3D T1 Gradient-Echo Than with 2D T1 Spin-Echo Gadolinium-Enhanced Imaging at 3T. </w:t>
      </w:r>
      <w:r w:rsidRPr="00B23306">
        <w:rPr>
          <w:i/>
        </w:rPr>
        <w:t xml:space="preserve">Am J Neuroradiol. </w:t>
      </w:r>
      <w:r w:rsidRPr="00B23306">
        <w:t>2015;36(3):501-507.</w:t>
      </w:r>
    </w:p>
    <w:p w14:paraId="15B25C1D" w14:textId="77777777" w:rsidR="00B23306" w:rsidRPr="00B23306" w:rsidRDefault="00B23306" w:rsidP="00B23306">
      <w:pPr>
        <w:pStyle w:val="EndNoteBibliography"/>
        <w:ind w:left="720" w:hanging="720"/>
      </w:pPr>
      <w:r w:rsidRPr="00B23306">
        <w:t>16.</w:t>
      </w:r>
      <w:r w:rsidRPr="00B23306">
        <w:tab/>
        <w:t xml:space="preserve">Reuter M, Schmansky NJ, Rosas HD, Fischl B. Within-subject template estimation for unbiased longitudinal image analysis. </w:t>
      </w:r>
      <w:r w:rsidRPr="00B23306">
        <w:rPr>
          <w:i/>
        </w:rPr>
        <w:t xml:space="preserve">Neuroimage. </w:t>
      </w:r>
      <w:r w:rsidRPr="00B23306">
        <w:t>2012;61(4):1402-1418.</w:t>
      </w:r>
    </w:p>
    <w:p w14:paraId="70B0B882" w14:textId="77777777" w:rsidR="00B23306" w:rsidRPr="00B23306" w:rsidRDefault="00B23306" w:rsidP="00B23306">
      <w:pPr>
        <w:pStyle w:val="EndNoteBibliography"/>
        <w:ind w:left="720" w:hanging="720"/>
      </w:pPr>
      <w:r w:rsidRPr="00B23306">
        <w:t>17.</w:t>
      </w:r>
      <w:r w:rsidRPr="00B23306">
        <w:tab/>
        <w:t xml:space="preserve">Maeda H, Sato M, Yoshikawa A, et al. Brain MR imaging in patients with hepatic cirrhosis: relationship between high intensity signal in basal ganglia on T1-weighted images and elemental concentrations in brain. </w:t>
      </w:r>
      <w:r w:rsidRPr="00B23306">
        <w:rPr>
          <w:i/>
        </w:rPr>
        <w:t xml:space="preserve">Neuroradiology. </w:t>
      </w:r>
      <w:r w:rsidRPr="00B23306">
        <w:t>1997;39(8):546-550.</w:t>
      </w:r>
    </w:p>
    <w:p w14:paraId="1FEFBCD9" w14:textId="553BC2E5" w:rsidR="004D6C37" w:rsidRPr="0032563E" w:rsidRDefault="007A03FA" w:rsidP="00AB2A30">
      <w:r w:rsidRPr="0032563E">
        <w:fldChar w:fldCharType="end"/>
      </w:r>
    </w:p>
    <w:sectPr w:rsidR="004D6C37" w:rsidRPr="0032563E" w:rsidSect="004D6C3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e Wei" w:date="2019-11-15T11:51:00Z" w:initials="KW">
    <w:p w14:paraId="0ED69FB3" w14:textId="233C48EC" w:rsidR="006F6D5C" w:rsidRDefault="006F6D5C" w:rsidP="00EE4362">
      <w:pPr>
        <w:pStyle w:val="CommentText"/>
        <w:numPr>
          <w:ilvl w:val="0"/>
          <w:numId w:val="8"/>
        </w:numPr>
      </w:pPr>
      <w:r>
        <w:rPr>
          <w:rStyle w:val="CommentReference"/>
        </w:rPr>
        <w:annotationRef/>
      </w:r>
      <w:r>
        <w:t>Re-do demographics by using Ctrl vs cirrhosis</w:t>
      </w:r>
    </w:p>
  </w:comment>
  <w:comment w:id="2" w:author="Ke Wei" w:date="2019-11-15T12:13:00Z" w:initials="KW">
    <w:p w14:paraId="40B39EC1" w14:textId="6F7C7157" w:rsidR="006F6D5C" w:rsidRDefault="006F6D5C">
      <w:pPr>
        <w:pStyle w:val="CommentText"/>
      </w:pPr>
      <w:r>
        <w:rPr>
          <w:rStyle w:val="CommentReference"/>
        </w:rPr>
        <w:annotationRef/>
      </w:r>
      <w:r>
        <w:t xml:space="preserve">Add </w:t>
      </w:r>
      <w:proofErr w:type="spellStart"/>
      <w:r>
        <w:t>mean+sd</w:t>
      </w:r>
      <w:proofErr w:type="spellEnd"/>
      <w:r>
        <w:t xml:space="preserve"> for control and cirrho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69FB3" w15:done="0"/>
  <w15:commentEx w15:paraId="40B39E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69FB3" w16cid:durableId="21790FAE"/>
  <w16cid:commentId w16cid:paraId="40B39EC1" w16cid:durableId="21791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A13715" w14:textId="77777777" w:rsidR="007E1080" w:rsidRDefault="007E1080" w:rsidP="00606362">
      <w:r>
        <w:separator/>
      </w:r>
    </w:p>
  </w:endnote>
  <w:endnote w:type="continuationSeparator" w:id="0">
    <w:p w14:paraId="1F9023EC" w14:textId="77777777" w:rsidR="007E1080" w:rsidRDefault="007E1080"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3222916"/>
      <w:docPartObj>
        <w:docPartGallery w:val="Page Numbers (Bottom of Page)"/>
        <w:docPartUnique/>
      </w:docPartObj>
    </w:sdtPr>
    <w:sdtContent>
      <w:p w14:paraId="4F8E66A1" w14:textId="2A35A85B" w:rsidR="006F6D5C" w:rsidRDefault="006F6D5C"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AE667" w14:textId="77777777" w:rsidR="006F6D5C" w:rsidRDefault="006F6D5C"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84944"/>
      <w:docPartObj>
        <w:docPartGallery w:val="Page Numbers (Bottom of Page)"/>
        <w:docPartUnique/>
      </w:docPartObj>
    </w:sdtPr>
    <w:sdtContent>
      <w:p w14:paraId="6CFB6746" w14:textId="64F2637D" w:rsidR="006F6D5C" w:rsidRDefault="006F6D5C"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368F7" w14:textId="77777777" w:rsidR="006F6D5C" w:rsidRDefault="006F6D5C"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D666D" w14:textId="77777777" w:rsidR="007E1080" w:rsidRDefault="007E1080" w:rsidP="00606362">
      <w:r>
        <w:separator/>
      </w:r>
    </w:p>
  </w:footnote>
  <w:footnote w:type="continuationSeparator" w:id="0">
    <w:p w14:paraId="0D4E1104" w14:textId="77777777" w:rsidR="007E1080" w:rsidRDefault="007E1080"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CE17A0"/>
    <w:multiLevelType w:val="hybridMultilevel"/>
    <w:tmpl w:val="1096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8719A4"/>
    <w:multiLevelType w:val="hybridMultilevel"/>
    <w:tmpl w:val="3A74D042"/>
    <w:lvl w:ilvl="0" w:tplc="8B104B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0"/>
  </w:num>
  <w:num w:numId="4">
    <w:abstractNumId w:val="4"/>
  </w:num>
  <w:num w:numId="5">
    <w:abstractNumId w:val="3"/>
  </w:num>
  <w:num w:numId="6">
    <w:abstractNumId w:val="2"/>
  </w:num>
  <w:num w:numId="7">
    <w:abstractNumId w:val="5"/>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 Wei">
    <w15:presenceInfo w15:providerId="AD" w15:userId="S::ke.wei@hmri.org::26905a9c-aae4-4bc6-94d4-487ee137a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dww2we9dfa9e02sqxs9z4revd5pafafd5&quot;&gt;My EndNote Library&lt;record-ids&gt;&lt;item&gt;6&lt;/item&gt;&lt;item&gt;88&lt;/item&gt;&lt;item&gt;95&lt;/item&gt;&lt;item&gt;97&lt;/item&gt;&lt;item&gt;105&lt;/item&gt;&lt;item&gt;111&lt;/item&gt;&lt;/record-ids&gt;&lt;/item&gt;&lt;/Libraries&gt;"/>
  </w:docVars>
  <w:rsids>
    <w:rsidRoot w:val="00F61236"/>
    <w:rsid w:val="00003E25"/>
    <w:rsid w:val="00003E28"/>
    <w:rsid w:val="00005547"/>
    <w:rsid w:val="00010B50"/>
    <w:rsid w:val="0001693E"/>
    <w:rsid w:val="00017753"/>
    <w:rsid w:val="000237E3"/>
    <w:rsid w:val="00031250"/>
    <w:rsid w:val="000360C0"/>
    <w:rsid w:val="00037D46"/>
    <w:rsid w:val="00040C2D"/>
    <w:rsid w:val="00041468"/>
    <w:rsid w:val="000421EA"/>
    <w:rsid w:val="0004610E"/>
    <w:rsid w:val="00047D36"/>
    <w:rsid w:val="00051307"/>
    <w:rsid w:val="000539E2"/>
    <w:rsid w:val="00060865"/>
    <w:rsid w:val="00062D05"/>
    <w:rsid w:val="00063E5C"/>
    <w:rsid w:val="00066250"/>
    <w:rsid w:val="00071F51"/>
    <w:rsid w:val="00072D69"/>
    <w:rsid w:val="00073EC8"/>
    <w:rsid w:val="000742E6"/>
    <w:rsid w:val="000810A3"/>
    <w:rsid w:val="00084D09"/>
    <w:rsid w:val="00085AC3"/>
    <w:rsid w:val="00097A5D"/>
    <w:rsid w:val="000A1A36"/>
    <w:rsid w:val="000A1A3E"/>
    <w:rsid w:val="000A3D6A"/>
    <w:rsid w:val="000B58D4"/>
    <w:rsid w:val="000B6E15"/>
    <w:rsid w:val="000C2638"/>
    <w:rsid w:val="000C4380"/>
    <w:rsid w:val="000C5D03"/>
    <w:rsid w:val="000C5F25"/>
    <w:rsid w:val="000C747F"/>
    <w:rsid w:val="000D08B8"/>
    <w:rsid w:val="000D26F7"/>
    <w:rsid w:val="000D2EBF"/>
    <w:rsid w:val="000D35E1"/>
    <w:rsid w:val="000D4994"/>
    <w:rsid w:val="000D596E"/>
    <w:rsid w:val="000D69A8"/>
    <w:rsid w:val="000E2190"/>
    <w:rsid w:val="000F07EB"/>
    <w:rsid w:val="000F149C"/>
    <w:rsid w:val="0010010F"/>
    <w:rsid w:val="001062E3"/>
    <w:rsid w:val="0011070C"/>
    <w:rsid w:val="00116FD6"/>
    <w:rsid w:val="00117813"/>
    <w:rsid w:val="00117E82"/>
    <w:rsid w:val="00120AD6"/>
    <w:rsid w:val="001221A3"/>
    <w:rsid w:val="00130406"/>
    <w:rsid w:val="001335AD"/>
    <w:rsid w:val="0013440E"/>
    <w:rsid w:val="00136220"/>
    <w:rsid w:val="00140021"/>
    <w:rsid w:val="00140DF9"/>
    <w:rsid w:val="0014574A"/>
    <w:rsid w:val="00153875"/>
    <w:rsid w:val="00161B50"/>
    <w:rsid w:val="001716FD"/>
    <w:rsid w:val="001735AB"/>
    <w:rsid w:val="001761FE"/>
    <w:rsid w:val="0018060E"/>
    <w:rsid w:val="00184B55"/>
    <w:rsid w:val="001863B9"/>
    <w:rsid w:val="001942CD"/>
    <w:rsid w:val="00196FA4"/>
    <w:rsid w:val="001A4DCC"/>
    <w:rsid w:val="001B05AA"/>
    <w:rsid w:val="001B6A92"/>
    <w:rsid w:val="001C4C63"/>
    <w:rsid w:val="001C7D50"/>
    <w:rsid w:val="001E4CA7"/>
    <w:rsid w:val="001E6656"/>
    <w:rsid w:val="001E66AE"/>
    <w:rsid w:val="001E7D38"/>
    <w:rsid w:val="001F0F0F"/>
    <w:rsid w:val="001F1ACD"/>
    <w:rsid w:val="001F397C"/>
    <w:rsid w:val="001F46C4"/>
    <w:rsid w:val="001F7EE7"/>
    <w:rsid w:val="00200B81"/>
    <w:rsid w:val="00201EC8"/>
    <w:rsid w:val="00202002"/>
    <w:rsid w:val="00204682"/>
    <w:rsid w:val="00205835"/>
    <w:rsid w:val="002066BE"/>
    <w:rsid w:val="00213377"/>
    <w:rsid w:val="00220E4A"/>
    <w:rsid w:val="00221839"/>
    <w:rsid w:val="00222A58"/>
    <w:rsid w:val="002236BD"/>
    <w:rsid w:val="00223896"/>
    <w:rsid w:val="00224F6E"/>
    <w:rsid w:val="00244995"/>
    <w:rsid w:val="00251166"/>
    <w:rsid w:val="0025593B"/>
    <w:rsid w:val="00261D77"/>
    <w:rsid w:val="00264F50"/>
    <w:rsid w:val="002650F1"/>
    <w:rsid w:val="00267D7F"/>
    <w:rsid w:val="00273068"/>
    <w:rsid w:val="00274483"/>
    <w:rsid w:val="00290F2B"/>
    <w:rsid w:val="002922D2"/>
    <w:rsid w:val="00292C5C"/>
    <w:rsid w:val="002931EB"/>
    <w:rsid w:val="00294E39"/>
    <w:rsid w:val="002B0896"/>
    <w:rsid w:val="002B3E3B"/>
    <w:rsid w:val="002B4FF8"/>
    <w:rsid w:val="002C08FB"/>
    <w:rsid w:val="002C15FF"/>
    <w:rsid w:val="002C7DE5"/>
    <w:rsid w:val="002E238F"/>
    <w:rsid w:val="002F0E32"/>
    <w:rsid w:val="002F4216"/>
    <w:rsid w:val="002F5B0D"/>
    <w:rsid w:val="002F6B7D"/>
    <w:rsid w:val="00310122"/>
    <w:rsid w:val="00311036"/>
    <w:rsid w:val="003115C5"/>
    <w:rsid w:val="00313812"/>
    <w:rsid w:val="00313F84"/>
    <w:rsid w:val="003175F2"/>
    <w:rsid w:val="00321131"/>
    <w:rsid w:val="003255BC"/>
    <w:rsid w:val="0032563E"/>
    <w:rsid w:val="003267D5"/>
    <w:rsid w:val="0032695F"/>
    <w:rsid w:val="00334AE9"/>
    <w:rsid w:val="00341EEB"/>
    <w:rsid w:val="003459E6"/>
    <w:rsid w:val="00346C9F"/>
    <w:rsid w:val="00347E0F"/>
    <w:rsid w:val="0035543C"/>
    <w:rsid w:val="003560D6"/>
    <w:rsid w:val="00362949"/>
    <w:rsid w:val="003635CB"/>
    <w:rsid w:val="003652EC"/>
    <w:rsid w:val="003705A1"/>
    <w:rsid w:val="003726FC"/>
    <w:rsid w:val="0037276A"/>
    <w:rsid w:val="00373432"/>
    <w:rsid w:val="00373EF5"/>
    <w:rsid w:val="00385341"/>
    <w:rsid w:val="003858BB"/>
    <w:rsid w:val="00387D8F"/>
    <w:rsid w:val="00391B70"/>
    <w:rsid w:val="00396C72"/>
    <w:rsid w:val="003A02D2"/>
    <w:rsid w:val="003A10E6"/>
    <w:rsid w:val="003A26DA"/>
    <w:rsid w:val="003B250E"/>
    <w:rsid w:val="003B2B21"/>
    <w:rsid w:val="003B50E6"/>
    <w:rsid w:val="003C06ED"/>
    <w:rsid w:val="003C2F12"/>
    <w:rsid w:val="003C2FD2"/>
    <w:rsid w:val="003C3384"/>
    <w:rsid w:val="003C6A11"/>
    <w:rsid w:val="003D2CE2"/>
    <w:rsid w:val="003D565A"/>
    <w:rsid w:val="003D5A61"/>
    <w:rsid w:val="003D63CA"/>
    <w:rsid w:val="003D6BE4"/>
    <w:rsid w:val="003F00F9"/>
    <w:rsid w:val="003F0403"/>
    <w:rsid w:val="003F3718"/>
    <w:rsid w:val="004003B5"/>
    <w:rsid w:val="00404EDC"/>
    <w:rsid w:val="004203B9"/>
    <w:rsid w:val="004218CD"/>
    <w:rsid w:val="00421B7C"/>
    <w:rsid w:val="0042297A"/>
    <w:rsid w:val="00422C71"/>
    <w:rsid w:val="004237B0"/>
    <w:rsid w:val="004327B3"/>
    <w:rsid w:val="00435C54"/>
    <w:rsid w:val="004371D1"/>
    <w:rsid w:val="0044250E"/>
    <w:rsid w:val="00442CC9"/>
    <w:rsid w:val="004446D7"/>
    <w:rsid w:val="00447C5C"/>
    <w:rsid w:val="0045070B"/>
    <w:rsid w:val="00455F38"/>
    <w:rsid w:val="00464FEA"/>
    <w:rsid w:val="004661E9"/>
    <w:rsid w:val="004662EE"/>
    <w:rsid w:val="004724C1"/>
    <w:rsid w:val="00472835"/>
    <w:rsid w:val="00476C93"/>
    <w:rsid w:val="00480FFB"/>
    <w:rsid w:val="00485279"/>
    <w:rsid w:val="00490CEF"/>
    <w:rsid w:val="004915FB"/>
    <w:rsid w:val="00491FBA"/>
    <w:rsid w:val="00496760"/>
    <w:rsid w:val="004A1C83"/>
    <w:rsid w:val="004A734D"/>
    <w:rsid w:val="004A7B41"/>
    <w:rsid w:val="004B2DEB"/>
    <w:rsid w:val="004B55B0"/>
    <w:rsid w:val="004C1DA6"/>
    <w:rsid w:val="004C3672"/>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733F"/>
    <w:rsid w:val="00512971"/>
    <w:rsid w:val="0051635D"/>
    <w:rsid w:val="00532FFA"/>
    <w:rsid w:val="00535D91"/>
    <w:rsid w:val="0054708B"/>
    <w:rsid w:val="005569F0"/>
    <w:rsid w:val="0058140F"/>
    <w:rsid w:val="00581B87"/>
    <w:rsid w:val="00587BF0"/>
    <w:rsid w:val="00592EBF"/>
    <w:rsid w:val="005A26D1"/>
    <w:rsid w:val="005B4E80"/>
    <w:rsid w:val="005C61DA"/>
    <w:rsid w:val="005D3ACF"/>
    <w:rsid w:val="005D441F"/>
    <w:rsid w:val="005D49E0"/>
    <w:rsid w:val="005D5EC7"/>
    <w:rsid w:val="005E11EE"/>
    <w:rsid w:val="005E15C1"/>
    <w:rsid w:val="005E2131"/>
    <w:rsid w:val="005F5AE9"/>
    <w:rsid w:val="005F6FA5"/>
    <w:rsid w:val="005F7321"/>
    <w:rsid w:val="00604A9C"/>
    <w:rsid w:val="00606362"/>
    <w:rsid w:val="00606722"/>
    <w:rsid w:val="00607AC7"/>
    <w:rsid w:val="00607B7F"/>
    <w:rsid w:val="00611771"/>
    <w:rsid w:val="00613BC9"/>
    <w:rsid w:val="006200FD"/>
    <w:rsid w:val="006219F5"/>
    <w:rsid w:val="00630FB9"/>
    <w:rsid w:val="00642761"/>
    <w:rsid w:val="00644A10"/>
    <w:rsid w:val="00650E20"/>
    <w:rsid w:val="006511A4"/>
    <w:rsid w:val="00652BF2"/>
    <w:rsid w:val="006530CA"/>
    <w:rsid w:val="00653F8C"/>
    <w:rsid w:val="00662878"/>
    <w:rsid w:val="006715CC"/>
    <w:rsid w:val="00673AE4"/>
    <w:rsid w:val="00673F4E"/>
    <w:rsid w:val="0068224A"/>
    <w:rsid w:val="00684441"/>
    <w:rsid w:val="00684FDE"/>
    <w:rsid w:val="0068632E"/>
    <w:rsid w:val="006870D1"/>
    <w:rsid w:val="00695E23"/>
    <w:rsid w:val="006A3958"/>
    <w:rsid w:val="006A5CF7"/>
    <w:rsid w:val="006A5DB5"/>
    <w:rsid w:val="006A695D"/>
    <w:rsid w:val="006A7854"/>
    <w:rsid w:val="006B1D99"/>
    <w:rsid w:val="006B3748"/>
    <w:rsid w:val="006C1308"/>
    <w:rsid w:val="006C3751"/>
    <w:rsid w:val="006D27E9"/>
    <w:rsid w:val="006D571C"/>
    <w:rsid w:val="006E1415"/>
    <w:rsid w:val="006E29BE"/>
    <w:rsid w:val="006E31D6"/>
    <w:rsid w:val="006E4CAD"/>
    <w:rsid w:val="006E74D1"/>
    <w:rsid w:val="006F037C"/>
    <w:rsid w:val="006F217D"/>
    <w:rsid w:val="006F4206"/>
    <w:rsid w:val="006F4342"/>
    <w:rsid w:val="006F65B7"/>
    <w:rsid w:val="006F6D5C"/>
    <w:rsid w:val="006F7735"/>
    <w:rsid w:val="006F7FB4"/>
    <w:rsid w:val="00701B90"/>
    <w:rsid w:val="00702994"/>
    <w:rsid w:val="00704B52"/>
    <w:rsid w:val="0070750F"/>
    <w:rsid w:val="00707998"/>
    <w:rsid w:val="00711C08"/>
    <w:rsid w:val="00713F2A"/>
    <w:rsid w:val="00727DFF"/>
    <w:rsid w:val="007320E1"/>
    <w:rsid w:val="00735B48"/>
    <w:rsid w:val="0074127F"/>
    <w:rsid w:val="00741700"/>
    <w:rsid w:val="00751A10"/>
    <w:rsid w:val="00752ECF"/>
    <w:rsid w:val="00753C8D"/>
    <w:rsid w:val="0075797E"/>
    <w:rsid w:val="00760BFB"/>
    <w:rsid w:val="00760CBE"/>
    <w:rsid w:val="007644FF"/>
    <w:rsid w:val="0076596D"/>
    <w:rsid w:val="00766118"/>
    <w:rsid w:val="0077097B"/>
    <w:rsid w:val="007713C3"/>
    <w:rsid w:val="007875D5"/>
    <w:rsid w:val="00794355"/>
    <w:rsid w:val="00795973"/>
    <w:rsid w:val="00797A53"/>
    <w:rsid w:val="007A03FA"/>
    <w:rsid w:val="007A2876"/>
    <w:rsid w:val="007A291B"/>
    <w:rsid w:val="007A54F2"/>
    <w:rsid w:val="007A62A6"/>
    <w:rsid w:val="007B3952"/>
    <w:rsid w:val="007B5C19"/>
    <w:rsid w:val="007B6198"/>
    <w:rsid w:val="007B6742"/>
    <w:rsid w:val="007B6CAA"/>
    <w:rsid w:val="007B6CFB"/>
    <w:rsid w:val="007C21FF"/>
    <w:rsid w:val="007D5C55"/>
    <w:rsid w:val="007E1080"/>
    <w:rsid w:val="007E1453"/>
    <w:rsid w:val="007E61D1"/>
    <w:rsid w:val="007F775E"/>
    <w:rsid w:val="00801596"/>
    <w:rsid w:val="008039F6"/>
    <w:rsid w:val="0081047A"/>
    <w:rsid w:val="00823B3F"/>
    <w:rsid w:val="00830300"/>
    <w:rsid w:val="0083491F"/>
    <w:rsid w:val="0085049B"/>
    <w:rsid w:val="0085294C"/>
    <w:rsid w:val="00854F7D"/>
    <w:rsid w:val="008575D8"/>
    <w:rsid w:val="00863231"/>
    <w:rsid w:val="00867FA7"/>
    <w:rsid w:val="00874608"/>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66DA"/>
    <w:rsid w:val="008F2C10"/>
    <w:rsid w:val="00901F71"/>
    <w:rsid w:val="00904559"/>
    <w:rsid w:val="00912D50"/>
    <w:rsid w:val="00915E8A"/>
    <w:rsid w:val="00920899"/>
    <w:rsid w:val="0092199E"/>
    <w:rsid w:val="00924E95"/>
    <w:rsid w:val="00927DD3"/>
    <w:rsid w:val="00930A43"/>
    <w:rsid w:val="009310F4"/>
    <w:rsid w:val="009336C3"/>
    <w:rsid w:val="00943211"/>
    <w:rsid w:val="009434F7"/>
    <w:rsid w:val="009479C2"/>
    <w:rsid w:val="009540D4"/>
    <w:rsid w:val="00960ABF"/>
    <w:rsid w:val="00961987"/>
    <w:rsid w:val="00963A13"/>
    <w:rsid w:val="00965BBF"/>
    <w:rsid w:val="00966E8F"/>
    <w:rsid w:val="009773AA"/>
    <w:rsid w:val="00977FED"/>
    <w:rsid w:val="00980537"/>
    <w:rsid w:val="009812FE"/>
    <w:rsid w:val="00992059"/>
    <w:rsid w:val="00993917"/>
    <w:rsid w:val="0099486F"/>
    <w:rsid w:val="009975AC"/>
    <w:rsid w:val="009A2E08"/>
    <w:rsid w:val="009A4692"/>
    <w:rsid w:val="009A518F"/>
    <w:rsid w:val="009A7D7B"/>
    <w:rsid w:val="009B0839"/>
    <w:rsid w:val="009B2C23"/>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D70"/>
    <w:rsid w:val="00A43216"/>
    <w:rsid w:val="00A50D22"/>
    <w:rsid w:val="00A5227F"/>
    <w:rsid w:val="00A5427B"/>
    <w:rsid w:val="00A55E9E"/>
    <w:rsid w:val="00A5690B"/>
    <w:rsid w:val="00A64E7E"/>
    <w:rsid w:val="00A658FD"/>
    <w:rsid w:val="00A70547"/>
    <w:rsid w:val="00A7409B"/>
    <w:rsid w:val="00A80D3D"/>
    <w:rsid w:val="00A90997"/>
    <w:rsid w:val="00A9305C"/>
    <w:rsid w:val="00A95D82"/>
    <w:rsid w:val="00A976A8"/>
    <w:rsid w:val="00AA5C66"/>
    <w:rsid w:val="00AA6447"/>
    <w:rsid w:val="00AA6A1B"/>
    <w:rsid w:val="00AB2A30"/>
    <w:rsid w:val="00AB370F"/>
    <w:rsid w:val="00AB6B35"/>
    <w:rsid w:val="00AB7839"/>
    <w:rsid w:val="00AC20FF"/>
    <w:rsid w:val="00AC41CF"/>
    <w:rsid w:val="00AD0875"/>
    <w:rsid w:val="00AD226F"/>
    <w:rsid w:val="00AD320D"/>
    <w:rsid w:val="00AE1CF6"/>
    <w:rsid w:val="00AF5941"/>
    <w:rsid w:val="00AF69E0"/>
    <w:rsid w:val="00B04902"/>
    <w:rsid w:val="00B061FC"/>
    <w:rsid w:val="00B0645B"/>
    <w:rsid w:val="00B11503"/>
    <w:rsid w:val="00B22CBB"/>
    <w:rsid w:val="00B23306"/>
    <w:rsid w:val="00B350F7"/>
    <w:rsid w:val="00B42E38"/>
    <w:rsid w:val="00B50847"/>
    <w:rsid w:val="00B5292B"/>
    <w:rsid w:val="00B57E05"/>
    <w:rsid w:val="00B60954"/>
    <w:rsid w:val="00B60BA3"/>
    <w:rsid w:val="00B62CAB"/>
    <w:rsid w:val="00B63548"/>
    <w:rsid w:val="00B64F5E"/>
    <w:rsid w:val="00B6766F"/>
    <w:rsid w:val="00B7645D"/>
    <w:rsid w:val="00B822C9"/>
    <w:rsid w:val="00B83A8F"/>
    <w:rsid w:val="00B83DA7"/>
    <w:rsid w:val="00B84AB1"/>
    <w:rsid w:val="00B9085D"/>
    <w:rsid w:val="00B90984"/>
    <w:rsid w:val="00B95B08"/>
    <w:rsid w:val="00BB4AC4"/>
    <w:rsid w:val="00BB75FD"/>
    <w:rsid w:val="00BB7804"/>
    <w:rsid w:val="00BC4A6C"/>
    <w:rsid w:val="00BC523C"/>
    <w:rsid w:val="00BD47BA"/>
    <w:rsid w:val="00BE113D"/>
    <w:rsid w:val="00BE2484"/>
    <w:rsid w:val="00BE362A"/>
    <w:rsid w:val="00BE3B65"/>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17D57"/>
    <w:rsid w:val="00C20A7C"/>
    <w:rsid w:val="00C2115F"/>
    <w:rsid w:val="00C234E0"/>
    <w:rsid w:val="00C24077"/>
    <w:rsid w:val="00C2564F"/>
    <w:rsid w:val="00C34583"/>
    <w:rsid w:val="00C3472A"/>
    <w:rsid w:val="00C35F83"/>
    <w:rsid w:val="00C47634"/>
    <w:rsid w:val="00C50CFE"/>
    <w:rsid w:val="00C53E83"/>
    <w:rsid w:val="00C540D4"/>
    <w:rsid w:val="00C62AFD"/>
    <w:rsid w:val="00C634BA"/>
    <w:rsid w:val="00C63F27"/>
    <w:rsid w:val="00C65E0E"/>
    <w:rsid w:val="00C66174"/>
    <w:rsid w:val="00C66CA4"/>
    <w:rsid w:val="00C70174"/>
    <w:rsid w:val="00C71019"/>
    <w:rsid w:val="00C716F0"/>
    <w:rsid w:val="00C8006A"/>
    <w:rsid w:val="00C80A7D"/>
    <w:rsid w:val="00C80DB5"/>
    <w:rsid w:val="00C83763"/>
    <w:rsid w:val="00C868F9"/>
    <w:rsid w:val="00C9322B"/>
    <w:rsid w:val="00C93716"/>
    <w:rsid w:val="00CA3657"/>
    <w:rsid w:val="00CA4A55"/>
    <w:rsid w:val="00CA6219"/>
    <w:rsid w:val="00CC2732"/>
    <w:rsid w:val="00CC6C96"/>
    <w:rsid w:val="00CC7262"/>
    <w:rsid w:val="00CD33A1"/>
    <w:rsid w:val="00CD4DDC"/>
    <w:rsid w:val="00CD53F8"/>
    <w:rsid w:val="00CD7BD2"/>
    <w:rsid w:val="00CE76B6"/>
    <w:rsid w:val="00CF3F08"/>
    <w:rsid w:val="00CF7E7E"/>
    <w:rsid w:val="00D03957"/>
    <w:rsid w:val="00D045CC"/>
    <w:rsid w:val="00D04CCB"/>
    <w:rsid w:val="00D05C27"/>
    <w:rsid w:val="00D072A5"/>
    <w:rsid w:val="00D12E6C"/>
    <w:rsid w:val="00D1462D"/>
    <w:rsid w:val="00D2637C"/>
    <w:rsid w:val="00D303F3"/>
    <w:rsid w:val="00D31200"/>
    <w:rsid w:val="00D333C7"/>
    <w:rsid w:val="00D35B13"/>
    <w:rsid w:val="00D42139"/>
    <w:rsid w:val="00D42928"/>
    <w:rsid w:val="00D4408B"/>
    <w:rsid w:val="00D458CE"/>
    <w:rsid w:val="00D50DC7"/>
    <w:rsid w:val="00D5306F"/>
    <w:rsid w:val="00D53F04"/>
    <w:rsid w:val="00D5492B"/>
    <w:rsid w:val="00D66901"/>
    <w:rsid w:val="00D67954"/>
    <w:rsid w:val="00D7133C"/>
    <w:rsid w:val="00D75B07"/>
    <w:rsid w:val="00D8142F"/>
    <w:rsid w:val="00D82793"/>
    <w:rsid w:val="00D82F26"/>
    <w:rsid w:val="00D83093"/>
    <w:rsid w:val="00D848EE"/>
    <w:rsid w:val="00D87784"/>
    <w:rsid w:val="00D960E6"/>
    <w:rsid w:val="00D97044"/>
    <w:rsid w:val="00D97274"/>
    <w:rsid w:val="00DA0A17"/>
    <w:rsid w:val="00DA1971"/>
    <w:rsid w:val="00DA5666"/>
    <w:rsid w:val="00DA7746"/>
    <w:rsid w:val="00DB1D79"/>
    <w:rsid w:val="00DB427D"/>
    <w:rsid w:val="00DB47E7"/>
    <w:rsid w:val="00DB715B"/>
    <w:rsid w:val="00DC01DB"/>
    <w:rsid w:val="00DC3389"/>
    <w:rsid w:val="00DC53CF"/>
    <w:rsid w:val="00DC7531"/>
    <w:rsid w:val="00DD1649"/>
    <w:rsid w:val="00DD499E"/>
    <w:rsid w:val="00DE0B6F"/>
    <w:rsid w:val="00DE4B6D"/>
    <w:rsid w:val="00DF7145"/>
    <w:rsid w:val="00E00656"/>
    <w:rsid w:val="00E0095F"/>
    <w:rsid w:val="00E01748"/>
    <w:rsid w:val="00E01770"/>
    <w:rsid w:val="00E01961"/>
    <w:rsid w:val="00E05BCE"/>
    <w:rsid w:val="00E14834"/>
    <w:rsid w:val="00E23216"/>
    <w:rsid w:val="00E2595D"/>
    <w:rsid w:val="00E27478"/>
    <w:rsid w:val="00E31257"/>
    <w:rsid w:val="00E36F58"/>
    <w:rsid w:val="00E410AD"/>
    <w:rsid w:val="00E422A1"/>
    <w:rsid w:val="00E449FD"/>
    <w:rsid w:val="00E471BC"/>
    <w:rsid w:val="00E5070A"/>
    <w:rsid w:val="00E566F0"/>
    <w:rsid w:val="00E60AC9"/>
    <w:rsid w:val="00E65968"/>
    <w:rsid w:val="00E7324C"/>
    <w:rsid w:val="00E742FF"/>
    <w:rsid w:val="00E752F9"/>
    <w:rsid w:val="00E77089"/>
    <w:rsid w:val="00E80179"/>
    <w:rsid w:val="00E81315"/>
    <w:rsid w:val="00E82C5A"/>
    <w:rsid w:val="00E846FB"/>
    <w:rsid w:val="00E9286B"/>
    <w:rsid w:val="00EA73A9"/>
    <w:rsid w:val="00EA7FA0"/>
    <w:rsid w:val="00EB036B"/>
    <w:rsid w:val="00EB0530"/>
    <w:rsid w:val="00EB3826"/>
    <w:rsid w:val="00EB60BD"/>
    <w:rsid w:val="00EB7088"/>
    <w:rsid w:val="00EC7155"/>
    <w:rsid w:val="00EC72C0"/>
    <w:rsid w:val="00ED1116"/>
    <w:rsid w:val="00ED364C"/>
    <w:rsid w:val="00ED4846"/>
    <w:rsid w:val="00ED530C"/>
    <w:rsid w:val="00ED72EB"/>
    <w:rsid w:val="00ED7C9C"/>
    <w:rsid w:val="00EE1ED3"/>
    <w:rsid w:val="00EE2771"/>
    <w:rsid w:val="00EE299D"/>
    <w:rsid w:val="00EE4362"/>
    <w:rsid w:val="00EF0A21"/>
    <w:rsid w:val="00EF12CA"/>
    <w:rsid w:val="00EF3C62"/>
    <w:rsid w:val="00EF505E"/>
    <w:rsid w:val="00EF609E"/>
    <w:rsid w:val="00EF6BB5"/>
    <w:rsid w:val="00F10D9D"/>
    <w:rsid w:val="00F12577"/>
    <w:rsid w:val="00F20488"/>
    <w:rsid w:val="00F30BA7"/>
    <w:rsid w:val="00F33BC4"/>
    <w:rsid w:val="00F345D8"/>
    <w:rsid w:val="00F353B0"/>
    <w:rsid w:val="00F41AC4"/>
    <w:rsid w:val="00F55B96"/>
    <w:rsid w:val="00F560D3"/>
    <w:rsid w:val="00F61236"/>
    <w:rsid w:val="00F64AEF"/>
    <w:rsid w:val="00F70D6B"/>
    <w:rsid w:val="00F719CB"/>
    <w:rsid w:val="00F724C5"/>
    <w:rsid w:val="00F75109"/>
    <w:rsid w:val="00F87674"/>
    <w:rsid w:val="00F92533"/>
    <w:rsid w:val="00FA27F8"/>
    <w:rsid w:val="00FA4CE4"/>
    <w:rsid w:val="00FB0D07"/>
    <w:rsid w:val="00FB32CD"/>
    <w:rsid w:val="00FB3337"/>
    <w:rsid w:val="00FB4228"/>
    <w:rsid w:val="00FB48DD"/>
    <w:rsid w:val="00FB64D6"/>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 w:type="paragraph" w:styleId="NormalWeb">
    <w:name w:val="Normal (Web)"/>
    <w:basedOn w:val="Normal"/>
    <w:uiPriority w:val="99"/>
    <w:semiHidden/>
    <w:unhideWhenUsed/>
    <w:rsid w:val="002C7DE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998575876">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30CB1-9632-A147-96BA-B53976B63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1</Pages>
  <Words>4738</Words>
  <Characters>2701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3</cp:revision>
  <cp:lastPrinted>2019-09-25T21:27:00Z</cp:lastPrinted>
  <dcterms:created xsi:type="dcterms:W3CDTF">2019-11-15T18:14:00Z</dcterms:created>
  <dcterms:modified xsi:type="dcterms:W3CDTF">2019-11-15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